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212898"/>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212899"/>
      <w:r w:rsidRPr="00A016E8">
        <w:rPr>
          <w:rFonts w:ascii="Times New Roman" w:hAnsi="Times New Roman" w:cs="Times New Roman"/>
        </w:rPr>
        <w:lastRenderedPageBreak/>
        <w:t>Abstract</w:t>
      </w:r>
      <w:bookmarkEnd w:id="3"/>
    </w:p>
    <w:p w14:paraId="6469411E" w14:textId="2DD162E8"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212900"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20C8370D" w14:textId="358BBAA7" w:rsidR="00CD2D8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212898" w:history="1">
            <w:r w:rsidR="00CD2D8A" w:rsidRPr="0007499A">
              <w:rPr>
                <w:rStyle w:val="ab"/>
                <w:rFonts w:cs="Times New Roman" w:hint="eastAsia"/>
              </w:rPr>
              <w:t>摘要</w:t>
            </w:r>
            <w:r w:rsidR="00CD2D8A">
              <w:rPr>
                <w:webHidden/>
              </w:rPr>
              <w:tab/>
            </w:r>
            <w:r w:rsidR="00CD2D8A">
              <w:rPr>
                <w:webHidden/>
              </w:rPr>
              <w:fldChar w:fldCharType="begin"/>
            </w:r>
            <w:r w:rsidR="00CD2D8A">
              <w:rPr>
                <w:webHidden/>
              </w:rPr>
              <w:instrText xml:space="preserve"> PAGEREF _Toc47212898 \h </w:instrText>
            </w:r>
            <w:r w:rsidR="00CD2D8A">
              <w:rPr>
                <w:webHidden/>
              </w:rPr>
            </w:r>
            <w:r w:rsidR="00CD2D8A">
              <w:rPr>
                <w:webHidden/>
              </w:rPr>
              <w:fldChar w:fldCharType="separate"/>
            </w:r>
            <w:r w:rsidR="00CD2D8A">
              <w:rPr>
                <w:webHidden/>
              </w:rPr>
              <w:t>1</w:t>
            </w:r>
            <w:r w:rsidR="00CD2D8A">
              <w:rPr>
                <w:webHidden/>
              </w:rPr>
              <w:fldChar w:fldCharType="end"/>
            </w:r>
          </w:hyperlink>
        </w:p>
        <w:p w14:paraId="3BF4BBCC" w14:textId="057189C3" w:rsidR="00CD2D8A" w:rsidRDefault="00CD2D8A">
          <w:pPr>
            <w:pStyle w:val="11"/>
            <w:rPr>
              <w:rFonts w:asciiTheme="minorHAnsi" w:eastAsiaTheme="minorEastAsia" w:hAnsiTheme="minorHAnsi"/>
            </w:rPr>
          </w:pPr>
          <w:hyperlink w:anchor="_Toc47212899" w:history="1">
            <w:r w:rsidRPr="0007499A">
              <w:rPr>
                <w:rStyle w:val="ab"/>
                <w:rFonts w:cs="Times New Roman"/>
              </w:rPr>
              <w:t>Abstract</w:t>
            </w:r>
            <w:r>
              <w:rPr>
                <w:webHidden/>
              </w:rPr>
              <w:tab/>
            </w:r>
            <w:r>
              <w:rPr>
                <w:webHidden/>
              </w:rPr>
              <w:fldChar w:fldCharType="begin"/>
            </w:r>
            <w:r>
              <w:rPr>
                <w:webHidden/>
              </w:rPr>
              <w:instrText xml:space="preserve"> PAGEREF _Toc47212899 \h </w:instrText>
            </w:r>
            <w:r>
              <w:rPr>
                <w:webHidden/>
              </w:rPr>
            </w:r>
            <w:r>
              <w:rPr>
                <w:webHidden/>
              </w:rPr>
              <w:fldChar w:fldCharType="separate"/>
            </w:r>
            <w:r>
              <w:rPr>
                <w:webHidden/>
              </w:rPr>
              <w:t>2</w:t>
            </w:r>
            <w:r>
              <w:rPr>
                <w:webHidden/>
              </w:rPr>
              <w:fldChar w:fldCharType="end"/>
            </w:r>
          </w:hyperlink>
        </w:p>
        <w:p w14:paraId="36D5654A" w14:textId="725BB482" w:rsidR="00CD2D8A" w:rsidRDefault="00CD2D8A">
          <w:pPr>
            <w:pStyle w:val="11"/>
            <w:rPr>
              <w:rFonts w:asciiTheme="minorHAnsi" w:eastAsiaTheme="minorEastAsia" w:hAnsiTheme="minorHAnsi"/>
            </w:rPr>
          </w:pPr>
          <w:hyperlink w:anchor="_Toc47212900" w:history="1">
            <w:r w:rsidRPr="0007499A">
              <w:rPr>
                <w:rStyle w:val="ab"/>
                <w:rFonts w:cs="Times New Roman" w:hint="eastAsia"/>
              </w:rPr>
              <w:t>目次</w:t>
            </w:r>
            <w:r>
              <w:rPr>
                <w:webHidden/>
              </w:rPr>
              <w:tab/>
            </w:r>
            <w:r>
              <w:rPr>
                <w:webHidden/>
              </w:rPr>
              <w:fldChar w:fldCharType="begin"/>
            </w:r>
            <w:r>
              <w:rPr>
                <w:webHidden/>
              </w:rPr>
              <w:instrText xml:space="preserve"> PAGEREF _Toc47212900 \h </w:instrText>
            </w:r>
            <w:r>
              <w:rPr>
                <w:webHidden/>
              </w:rPr>
            </w:r>
            <w:r>
              <w:rPr>
                <w:webHidden/>
              </w:rPr>
              <w:fldChar w:fldCharType="separate"/>
            </w:r>
            <w:r>
              <w:rPr>
                <w:webHidden/>
              </w:rPr>
              <w:t>3</w:t>
            </w:r>
            <w:r>
              <w:rPr>
                <w:webHidden/>
              </w:rPr>
              <w:fldChar w:fldCharType="end"/>
            </w:r>
          </w:hyperlink>
        </w:p>
        <w:p w14:paraId="339B9C1A" w14:textId="09A7C719" w:rsidR="00CD2D8A" w:rsidRDefault="00CD2D8A">
          <w:pPr>
            <w:pStyle w:val="11"/>
            <w:rPr>
              <w:rFonts w:asciiTheme="minorHAnsi" w:eastAsiaTheme="minorEastAsia" w:hAnsiTheme="minorHAnsi"/>
            </w:rPr>
          </w:pPr>
          <w:hyperlink w:anchor="_Toc47212901" w:history="1">
            <w:r w:rsidRPr="0007499A">
              <w:rPr>
                <w:rStyle w:val="ab"/>
                <w:rFonts w:cs="Times New Roman" w:hint="eastAsia"/>
              </w:rPr>
              <w:t>表目次</w:t>
            </w:r>
            <w:r>
              <w:rPr>
                <w:webHidden/>
              </w:rPr>
              <w:tab/>
            </w:r>
            <w:r>
              <w:rPr>
                <w:webHidden/>
              </w:rPr>
              <w:fldChar w:fldCharType="begin"/>
            </w:r>
            <w:r>
              <w:rPr>
                <w:webHidden/>
              </w:rPr>
              <w:instrText xml:space="preserve"> PAGEREF _Toc47212901 \h </w:instrText>
            </w:r>
            <w:r>
              <w:rPr>
                <w:webHidden/>
              </w:rPr>
            </w:r>
            <w:r>
              <w:rPr>
                <w:webHidden/>
              </w:rPr>
              <w:fldChar w:fldCharType="separate"/>
            </w:r>
            <w:r>
              <w:rPr>
                <w:webHidden/>
              </w:rPr>
              <w:t>5</w:t>
            </w:r>
            <w:r>
              <w:rPr>
                <w:webHidden/>
              </w:rPr>
              <w:fldChar w:fldCharType="end"/>
            </w:r>
          </w:hyperlink>
        </w:p>
        <w:p w14:paraId="73C07193" w14:textId="45416CD3" w:rsidR="00CD2D8A" w:rsidRDefault="00CD2D8A">
          <w:pPr>
            <w:pStyle w:val="11"/>
            <w:rPr>
              <w:rFonts w:asciiTheme="minorHAnsi" w:eastAsiaTheme="minorEastAsia" w:hAnsiTheme="minorHAnsi"/>
            </w:rPr>
          </w:pPr>
          <w:hyperlink w:anchor="_Toc47212902" w:history="1">
            <w:r w:rsidRPr="0007499A">
              <w:rPr>
                <w:rStyle w:val="ab"/>
                <w:rFonts w:cs="Times New Roman" w:hint="eastAsia"/>
              </w:rPr>
              <w:t>圖目次</w:t>
            </w:r>
            <w:r>
              <w:rPr>
                <w:webHidden/>
              </w:rPr>
              <w:tab/>
            </w:r>
            <w:r>
              <w:rPr>
                <w:webHidden/>
              </w:rPr>
              <w:fldChar w:fldCharType="begin"/>
            </w:r>
            <w:r>
              <w:rPr>
                <w:webHidden/>
              </w:rPr>
              <w:instrText xml:space="preserve"> PAGEREF _Toc47212902 \h </w:instrText>
            </w:r>
            <w:r>
              <w:rPr>
                <w:webHidden/>
              </w:rPr>
            </w:r>
            <w:r>
              <w:rPr>
                <w:webHidden/>
              </w:rPr>
              <w:fldChar w:fldCharType="separate"/>
            </w:r>
            <w:r>
              <w:rPr>
                <w:webHidden/>
              </w:rPr>
              <w:t>6</w:t>
            </w:r>
            <w:r>
              <w:rPr>
                <w:webHidden/>
              </w:rPr>
              <w:fldChar w:fldCharType="end"/>
            </w:r>
          </w:hyperlink>
        </w:p>
        <w:p w14:paraId="38D21654" w14:textId="72B82EE6" w:rsidR="00CD2D8A" w:rsidRDefault="00CD2D8A">
          <w:pPr>
            <w:pStyle w:val="11"/>
            <w:rPr>
              <w:rFonts w:asciiTheme="minorHAnsi" w:eastAsiaTheme="minorEastAsia" w:hAnsiTheme="minorHAnsi"/>
            </w:rPr>
          </w:pPr>
          <w:hyperlink w:anchor="_Toc47212903" w:history="1">
            <w:r w:rsidRPr="0007499A">
              <w:rPr>
                <w:rStyle w:val="ab"/>
                <w:rFonts w:hint="eastAsia"/>
              </w:rPr>
              <w:t>第</w:t>
            </w:r>
            <w:r w:rsidRPr="0007499A">
              <w:rPr>
                <w:rStyle w:val="ab"/>
                <w:rFonts w:hint="eastAsia"/>
              </w:rPr>
              <w:t xml:space="preserve"> 1 </w:t>
            </w:r>
            <w:r w:rsidRPr="0007499A">
              <w:rPr>
                <w:rStyle w:val="ab"/>
                <w:rFonts w:hint="eastAsia"/>
              </w:rPr>
              <w:t>章</w:t>
            </w:r>
            <w:r w:rsidRPr="0007499A">
              <w:rPr>
                <w:rStyle w:val="ab"/>
                <w:rFonts w:hint="eastAsia"/>
              </w:rPr>
              <w:t xml:space="preserve"> </w:t>
            </w:r>
            <w:r w:rsidRPr="0007499A">
              <w:rPr>
                <w:rStyle w:val="ab"/>
                <w:rFonts w:hint="eastAsia"/>
              </w:rPr>
              <w:t>簡介</w:t>
            </w:r>
            <w:r>
              <w:rPr>
                <w:webHidden/>
              </w:rPr>
              <w:tab/>
            </w:r>
            <w:r>
              <w:rPr>
                <w:webHidden/>
              </w:rPr>
              <w:fldChar w:fldCharType="begin"/>
            </w:r>
            <w:r>
              <w:rPr>
                <w:webHidden/>
              </w:rPr>
              <w:instrText xml:space="preserve"> PAGEREF _Toc47212903 \h </w:instrText>
            </w:r>
            <w:r>
              <w:rPr>
                <w:webHidden/>
              </w:rPr>
            </w:r>
            <w:r>
              <w:rPr>
                <w:webHidden/>
              </w:rPr>
              <w:fldChar w:fldCharType="separate"/>
            </w:r>
            <w:r>
              <w:rPr>
                <w:webHidden/>
              </w:rPr>
              <w:t>7</w:t>
            </w:r>
            <w:r>
              <w:rPr>
                <w:webHidden/>
              </w:rPr>
              <w:fldChar w:fldCharType="end"/>
            </w:r>
          </w:hyperlink>
        </w:p>
        <w:p w14:paraId="6EAF6D27" w14:textId="0157D7FE" w:rsidR="00CD2D8A" w:rsidRDefault="00CD2D8A">
          <w:pPr>
            <w:pStyle w:val="11"/>
            <w:rPr>
              <w:rFonts w:asciiTheme="minorHAnsi" w:eastAsiaTheme="minorEastAsia" w:hAnsiTheme="minorHAnsi"/>
            </w:rPr>
          </w:pPr>
          <w:hyperlink w:anchor="_Toc47212904" w:history="1">
            <w:r w:rsidRPr="0007499A">
              <w:rPr>
                <w:rStyle w:val="ab"/>
                <w:rFonts w:hint="eastAsia"/>
              </w:rPr>
              <w:t>第</w:t>
            </w:r>
            <w:r w:rsidRPr="0007499A">
              <w:rPr>
                <w:rStyle w:val="ab"/>
                <w:rFonts w:hint="eastAsia"/>
              </w:rPr>
              <w:t xml:space="preserve"> 2 </w:t>
            </w:r>
            <w:r w:rsidRPr="0007499A">
              <w:rPr>
                <w:rStyle w:val="ab"/>
                <w:rFonts w:hint="eastAsia"/>
              </w:rPr>
              <w:t>章</w:t>
            </w:r>
            <w:r w:rsidRPr="0007499A">
              <w:rPr>
                <w:rStyle w:val="ab"/>
                <w:rFonts w:hint="eastAsia"/>
                <w:shd w:val="clear" w:color="auto" w:fill="FFFFFF"/>
              </w:rPr>
              <w:t xml:space="preserve"> </w:t>
            </w:r>
            <w:r w:rsidRPr="0007499A">
              <w:rPr>
                <w:rStyle w:val="ab"/>
                <w:rFonts w:hint="eastAsia"/>
                <w:shd w:val="clear" w:color="auto" w:fill="FFFFFF"/>
              </w:rPr>
              <w:t>相關研究</w:t>
            </w:r>
            <w:r>
              <w:rPr>
                <w:webHidden/>
              </w:rPr>
              <w:tab/>
            </w:r>
            <w:r>
              <w:rPr>
                <w:webHidden/>
              </w:rPr>
              <w:fldChar w:fldCharType="begin"/>
            </w:r>
            <w:r>
              <w:rPr>
                <w:webHidden/>
              </w:rPr>
              <w:instrText xml:space="preserve"> PAGEREF _Toc47212904 \h </w:instrText>
            </w:r>
            <w:r>
              <w:rPr>
                <w:webHidden/>
              </w:rPr>
            </w:r>
            <w:r>
              <w:rPr>
                <w:webHidden/>
              </w:rPr>
              <w:fldChar w:fldCharType="separate"/>
            </w:r>
            <w:r>
              <w:rPr>
                <w:webHidden/>
              </w:rPr>
              <w:t>10</w:t>
            </w:r>
            <w:r>
              <w:rPr>
                <w:webHidden/>
              </w:rPr>
              <w:fldChar w:fldCharType="end"/>
            </w:r>
          </w:hyperlink>
        </w:p>
        <w:p w14:paraId="5AFB6CCC" w14:textId="1B424E1D" w:rsidR="00CD2D8A" w:rsidRDefault="00CD2D8A">
          <w:pPr>
            <w:pStyle w:val="21"/>
            <w:rPr>
              <w:rFonts w:asciiTheme="minorHAnsi" w:eastAsiaTheme="minorEastAsia" w:hAnsiTheme="minorHAnsi" w:cstheme="minorBidi"/>
              <w:noProof/>
              <w:kern w:val="2"/>
            </w:rPr>
          </w:pPr>
          <w:hyperlink w:anchor="_Toc47212905" w:history="1">
            <w:r w:rsidRPr="0007499A">
              <w:rPr>
                <w:rStyle w:val="ab"/>
                <w:noProof/>
              </w:rPr>
              <w:t>2.1</w:t>
            </w:r>
            <w:r w:rsidRPr="0007499A">
              <w:rPr>
                <w:rStyle w:val="ab"/>
                <w:rFonts w:hint="eastAsia"/>
                <w:noProof/>
              </w:rPr>
              <w:t>天際線查詢與完整資料集</w:t>
            </w:r>
            <w:r>
              <w:rPr>
                <w:noProof/>
                <w:webHidden/>
              </w:rPr>
              <w:tab/>
            </w:r>
            <w:r>
              <w:rPr>
                <w:noProof/>
                <w:webHidden/>
              </w:rPr>
              <w:fldChar w:fldCharType="begin"/>
            </w:r>
            <w:r>
              <w:rPr>
                <w:noProof/>
                <w:webHidden/>
              </w:rPr>
              <w:instrText xml:space="preserve"> PAGEREF _Toc47212905 \h </w:instrText>
            </w:r>
            <w:r>
              <w:rPr>
                <w:noProof/>
                <w:webHidden/>
              </w:rPr>
            </w:r>
            <w:r>
              <w:rPr>
                <w:noProof/>
                <w:webHidden/>
              </w:rPr>
              <w:fldChar w:fldCharType="separate"/>
            </w:r>
            <w:r>
              <w:rPr>
                <w:noProof/>
                <w:webHidden/>
              </w:rPr>
              <w:t>10</w:t>
            </w:r>
            <w:r>
              <w:rPr>
                <w:noProof/>
                <w:webHidden/>
              </w:rPr>
              <w:fldChar w:fldCharType="end"/>
            </w:r>
          </w:hyperlink>
        </w:p>
        <w:p w14:paraId="7A89C338" w14:textId="0BF94417" w:rsidR="00CD2D8A" w:rsidRDefault="00CD2D8A">
          <w:pPr>
            <w:pStyle w:val="21"/>
            <w:rPr>
              <w:rFonts w:asciiTheme="minorHAnsi" w:eastAsiaTheme="minorEastAsia" w:hAnsiTheme="minorHAnsi" w:cstheme="minorBidi"/>
              <w:noProof/>
              <w:kern w:val="2"/>
            </w:rPr>
          </w:pPr>
          <w:hyperlink w:anchor="_Toc47212906" w:history="1">
            <w:r w:rsidRPr="0007499A">
              <w:rPr>
                <w:rStyle w:val="ab"/>
                <w:noProof/>
              </w:rPr>
              <w:t>2.2</w:t>
            </w:r>
            <w:r w:rsidRPr="0007499A">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7212906 \h </w:instrText>
            </w:r>
            <w:r>
              <w:rPr>
                <w:noProof/>
                <w:webHidden/>
              </w:rPr>
            </w:r>
            <w:r>
              <w:rPr>
                <w:noProof/>
                <w:webHidden/>
              </w:rPr>
              <w:fldChar w:fldCharType="separate"/>
            </w:r>
            <w:r>
              <w:rPr>
                <w:noProof/>
                <w:webHidden/>
              </w:rPr>
              <w:t>10</w:t>
            </w:r>
            <w:r>
              <w:rPr>
                <w:noProof/>
                <w:webHidden/>
              </w:rPr>
              <w:fldChar w:fldCharType="end"/>
            </w:r>
          </w:hyperlink>
        </w:p>
        <w:p w14:paraId="121337E1" w14:textId="7DB4ED81" w:rsidR="00CD2D8A" w:rsidRDefault="00CD2D8A">
          <w:pPr>
            <w:pStyle w:val="31"/>
            <w:tabs>
              <w:tab w:val="right" w:leader="dot" w:pos="8494"/>
            </w:tabs>
            <w:rPr>
              <w:rFonts w:asciiTheme="minorHAnsi" w:eastAsiaTheme="minorEastAsia" w:hAnsiTheme="minorHAnsi" w:cstheme="minorBidi"/>
              <w:noProof/>
              <w:kern w:val="2"/>
              <w:sz w:val="24"/>
            </w:rPr>
          </w:pPr>
          <w:hyperlink w:anchor="_Toc47212907" w:history="1">
            <w:r w:rsidRPr="0007499A">
              <w:rPr>
                <w:rStyle w:val="ab"/>
                <w:noProof/>
              </w:rPr>
              <w:t>2.2.1</w:t>
            </w:r>
            <w:r w:rsidRPr="0007499A">
              <w:rPr>
                <w:rStyle w:val="ab"/>
                <w:rFonts w:hint="eastAsia"/>
                <w:noProof/>
              </w:rPr>
              <w:t>資料缺失類型</w:t>
            </w:r>
            <w:r>
              <w:rPr>
                <w:noProof/>
                <w:webHidden/>
              </w:rPr>
              <w:tab/>
            </w:r>
            <w:r>
              <w:rPr>
                <w:noProof/>
                <w:webHidden/>
              </w:rPr>
              <w:fldChar w:fldCharType="begin"/>
            </w:r>
            <w:r>
              <w:rPr>
                <w:noProof/>
                <w:webHidden/>
              </w:rPr>
              <w:instrText xml:space="preserve"> PAGEREF _Toc47212907 \h </w:instrText>
            </w:r>
            <w:r>
              <w:rPr>
                <w:noProof/>
                <w:webHidden/>
              </w:rPr>
            </w:r>
            <w:r>
              <w:rPr>
                <w:noProof/>
                <w:webHidden/>
              </w:rPr>
              <w:fldChar w:fldCharType="separate"/>
            </w:r>
            <w:r>
              <w:rPr>
                <w:noProof/>
                <w:webHidden/>
              </w:rPr>
              <w:t>10</w:t>
            </w:r>
            <w:r>
              <w:rPr>
                <w:noProof/>
                <w:webHidden/>
              </w:rPr>
              <w:fldChar w:fldCharType="end"/>
            </w:r>
          </w:hyperlink>
        </w:p>
        <w:p w14:paraId="06536206" w14:textId="634CE895" w:rsidR="00CD2D8A" w:rsidRDefault="00CD2D8A">
          <w:pPr>
            <w:pStyle w:val="31"/>
            <w:tabs>
              <w:tab w:val="right" w:leader="dot" w:pos="8494"/>
            </w:tabs>
            <w:rPr>
              <w:rFonts w:asciiTheme="minorHAnsi" w:eastAsiaTheme="minorEastAsia" w:hAnsiTheme="minorHAnsi" w:cstheme="minorBidi"/>
              <w:noProof/>
              <w:kern w:val="2"/>
              <w:sz w:val="24"/>
            </w:rPr>
          </w:pPr>
          <w:hyperlink w:anchor="_Toc47212908" w:history="1">
            <w:r w:rsidRPr="0007499A">
              <w:rPr>
                <w:rStyle w:val="ab"/>
                <w:noProof/>
              </w:rPr>
              <w:t>2.2.2</w:t>
            </w:r>
            <w:r w:rsidRPr="0007499A">
              <w:rPr>
                <w:rStyle w:val="ab"/>
                <w:rFonts w:hint="eastAsia"/>
                <w:noProof/>
              </w:rPr>
              <w:t>缺失值的處理技術</w:t>
            </w:r>
            <w:r>
              <w:rPr>
                <w:noProof/>
                <w:webHidden/>
              </w:rPr>
              <w:tab/>
            </w:r>
            <w:r>
              <w:rPr>
                <w:noProof/>
                <w:webHidden/>
              </w:rPr>
              <w:fldChar w:fldCharType="begin"/>
            </w:r>
            <w:r>
              <w:rPr>
                <w:noProof/>
                <w:webHidden/>
              </w:rPr>
              <w:instrText xml:space="preserve"> PAGEREF _Toc47212908 \h </w:instrText>
            </w:r>
            <w:r>
              <w:rPr>
                <w:noProof/>
                <w:webHidden/>
              </w:rPr>
            </w:r>
            <w:r>
              <w:rPr>
                <w:noProof/>
                <w:webHidden/>
              </w:rPr>
              <w:fldChar w:fldCharType="separate"/>
            </w:r>
            <w:r>
              <w:rPr>
                <w:noProof/>
                <w:webHidden/>
              </w:rPr>
              <w:t>11</w:t>
            </w:r>
            <w:r>
              <w:rPr>
                <w:noProof/>
                <w:webHidden/>
              </w:rPr>
              <w:fldChar w:fldCharType="end"/>
            </w:r>
          </w:hyperlink>
        </w:p>
        <w:p w14:paraId="47E424E5" w14:textId="2D8AE63F" w:rsidR="00CD2D8A" w:rsidRDefault="00CD2D8A">
          <w:pPr>
            <w:pStyle w:val="21"/>
            <w:rPr>
              <w:rFonts w:asciiTheme="minorHAnsi" w:eastAsiaTheme="minorEastAsia" w:hAnsiTheme="minorHAnsi" w:cstheme="minorBidi"/>
              <w:noProof/>
              <w:kern w:val="2"/>
            </w:rPr>
          </w:pPr>
          <w:hyperlink w:anchor="_Toc47212909" w:history="1">
            <w:r w:rsidRPr="0007499A">
              <w:rPr>
                <w:rStyle w:val="ab"/>
                <w:noProof/>
              </w:rPr>
              <w:t>2.3</w:t>
            </w:r>
            <w:r w:rsidRPr="0007499A">
              <w:rPr>
                <w:rStyle w:val="ab"/>
                <w:rFonts w:hint="eastAsia"/>
                <w:noProof/>
              </w:rPr>
              <w:t>缺失值填補法</w:t>
            </w:r>
            <w:r>
              <w:rPr>
                <w:noProof/>
                <w:webHidden/>
              </w:rPr>
              <w:tab/>
            </w:r>
            <w:r>
              <w:rPr>
                <w:noProof/>
                <w:webHidden/>
              </w:rPr>
              <w:fldChar w:fldCharType="begin"/>
            </w:r>
            <w:r>
              <w:rPr>
                <w:noProof/>
                <w:webHidden/>
              </w:rPr>
              <w:instrText xml:space="preserve"> PAGEREF _Toc47212909 \h </w:instrText>
            </w:r>
            <w:r>
              <w:rPr>
                <w:noProof/>
                <w:webHidden/>
              </w:rPr>
            </w:r>
            <w:r>
              <w:rPr>
                <w:noProof/>
                <w:webHidden/>
              </w:rPr>
              <w:fldChar w:fldCharType="separate"/>
            </w:r>
            <w:r>
              <w:rPr>
                <w:noProof/>
                <w:webHidden/>
              </w:rPr>
              <w:t>12</w:t>
            </w:r>
            <w:r>
              <w:rPr>
                <w:noProof/>
                <w:webHidden/>
              </w:rPr>
              <w:fldChar w:fldCharType="end"/>
            </w:r>
          </w:hyperlink>
        </w:p>
        <w:p w14:paraId="16683F2F" w14:textId="5647108F" w:rsidR="00CD2D8A" w:rsidRDefault="00CD2D8A">
          <w:pPr>
            <w:pStyle w:val="21"/>
            <w:rPr>
              <w:rFonts w:asciiTheme="minorHAnsi" w:eastAsiaTheme="minorEastAsia" w:hAnsiTheme="minorHAnsi" w:cstheme="minorBidi"/>
              <w:noProof/>
              <w:kern w:val="2"/>
            </w:rPr>
          </w:pPr>
          <w:hyperlink w:anchor="_Toc47212910" w:history="1">
            <w:r w:rsidRPr="0007499A">
              <w:rPr>
                <w:rStyle w:val="ab"/>
                <w:noProof/>
              </w:rPr>
              <w:t>2.4 k</w:t>
            </w:r>
            <w:r w:rsidRPr="0007499A">
              <w:rPr>
                <w:rStyle w:val="ab"/>
                <w:rFonts w:hint="eastAsia"/>
                <w:noProof/>
              </w:rPr>
              <w:t>鄰近點填補法</w:t>
            </w:r>
            <w:r>
              <w:rPr>
                <w:noProof/>
                <w:webHidden/>
              </w:rPr>
              <w:tab/>
            </w:r>
            <w:r>
              <w:rPr>
                <w:noProof/>
                <w:webHidden/>
              </w:rPr>
              <w:fldChar w:fldCharType="begin"/>
            </w:r>
            <w:r>
              <w:rPr>
                <w:noProof/>
                <w:webHidden/>
              </w:rPr>
              <w:instrText xml:space="preserve"> PAGEREF _Toc47212910 \h </w:instrText>
            </w:r>
            <w:r>
              <w:rPr>
                <w:noProof/>
                <w:webHidden/>
              </w:rPr>
            </w:r>
            <w:r>
              <w:rPr>
                <w:noProof/>
                <w:webHidden/>
              </w:rPr>
              <w:fldChar w:fldCharType="separate"/>
            </w:r>
            <w:r>
              <w:rPr>
                <w:noProof/>
                <w:webHidden/>
              </w:rPr>
              <w:t>12</w:t>
            </w:r>
            <w:r>
              <w:rPr>
                <w:noProof/>
                <w:webHidden/>
              </w:rPr>
              <w:fldChar w:fldCharType="end"/>
            </w:r>
          </w:hyperlink>
        </w:p>
        <w:p w14:paraId="384CA752" w14:textId="0F77C4AF" w:rsidR="00CD2D8A" w:rsidRDefault="00CD2D8A">
          <w:pPr>
            <w:pStyle w:val="11"/>
            <w:rPr>
              <w:rFonts w:asciiTheme="minorHAnsi" w:eastAsiaTheme="minorEastAsia" w:hAnsiTheme="minorHAnsi"/>
            </w:rPr>
          </w:pPr>
          <w:hyperlink w:anchor="_Toc47212911" w:history="1">
            <w:r w:rsidRPr="0007499A">
              <w:rPr>
                <w:rStyle w:val="ab"/>
                <w:rFonts w:hint="eastAsia"/>
              </w:rPr>
              <w:t>第</w:t>
            </w:r>
            <w:r w:rsidRPr="0007499A">
              <w:rPr>
                <w:rStyle w:val="ab"/>
                <w:rFonts w:hint="eastAsia"/>
              </w:rPr>
              <w:t xml:space="preserve"> 3 </w:t>
            </w:r>
            <w:r w:rsidRPr="0007499A">
              <w:rPr>
                <w:rStyle w:val="ab"/>
                <w:rFonts w:hint="eastAsia"/>
              </w:rPr>
              <w:t>章</w:t>
            </w:r>
            <w:r w:rsidRPr="0007499A">
              <w:rPr>
                <w:rStyle w:val="ab"/>
                <w:rFonts w:hint="eastAsia"/>
              </w:rPr>
              <w:t xml:space="preserve"> </w:t>
            </w:r>
            <w:r w:rsidRPr="0007499A">
              <w:rPr>
                <w:rStyle w:val="ab"/>
                <w:rFonts w:hint="eastAsia"/>
              </w:rPr>
              <w:t>問題與方法</w:t>
            </w:r>
            <w:r>
              <w:rPr>
                <w:webHidden/>
              </w:rPr>
              <w:tab/>
            </w:r>
            <w:r>
              <w:rPr>
                <w:webHidden/>
              </w:rPr>
              <w:fldChar w:fldCharType="begin"/>
            </w:r>
            <w:r>
              <w:rPr>
                <w:webHidden/>
              </w:rPr>
              <w:instrText xml:space="preserve"> PAGEREF _Toc47212911 \h </w:instrText>
            </w:r>
            <w:r>
              <w:rPr>
                <w:webHidden/>
              </w:rPr>
            </w:r>
            <w:r>
              <w:rPr>
                <w:webHidden/>
              </w:rPr>
              <w:fldChar w:fldCharType="separate"/>
            </w:r>
            <w:r>
              <w:rPr>
                <w:webHidden/>
              </w:rPr>
              <w:t>14</w:t>
            </w:r>
            <w:r>
              <w:rPr>
                <w:webHidden/>
              </w:rPr>
              <w:fldChar w:fldCharType="end"/>
            </w:r>
          </w:hyperlink>
        </w:p>
        <w:p w14:paraId="6FBBC5EF" w14:textId="321FF5DA" w:rsidR="00CD2D8A" w:rsidRDefault="00CD2D8A">
          <w:pPr>
            <w:pStyle w:val="21"/>
            <w:rPr>
              <w:rFonts w:asciiTheme="minorHAnsi" w:eastAsiaTheme="minorEastAsia" w:hAnsiTheme="minorHAnsi" w:cstheme="minorBidi"/>
              <w:noProof/>
              <w:kern w:val="2"/>
            </w:rPr>
          </w:pPr>
          <w:hyperlink w:anchor="_Toc47212912" w:history="1">
            <w:r w:rsidRPr="0007499A">
              <w:rPr>
                <w:rStyle w:val="ab"/>
                <w:noProof/>
                <w:shd w:val="clear" w:color="auto" w:fill="FFFFFF"/>
              </w:rPr>
              <w:t>3.1</w:t>
            </w:r>
            <w:r w:rsidRPr="0007499A">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7212912 \h </w:instrText>
            </w:r>
            <w:r>
              <w:rPr>
                <w:noProof/>
                <w:webHidden/>
              </w:rPr>
            </w:r>
            <w:r>
              <w:rPr>
                <w:noProof/>
                <w:webHidden/>
              </w:rPr>
              <w:fldChar w:fldCharType="separate"/>
            </w:r>
            <w:r>
              <w:rPr>
                <w:noProof/>
                <w:webHidden/>
              </w:rPr>
              <w:t>14</w:t>
            </w:r>
            <w:r>
              <w:rPr>
                <w:noProof/>
                <w:webHidden/>
              </w:rPr>
              <w:fldChar w:fldCharType="end"/>
            </w:r>
          </w:hyperlink>
        </w:p>
        <w:p w14:paraId="11A5572A" w14:textId="509DC388" w:rsidR="00CD2D8A" w:rsidRDefault="00CD2D8A">
          <w:pPr>
            <w:pStyle w:val="21"/>
            <w:rPr>
              <w:rFonts w:asciiTheme="minorHAnsi" w:eastAsiaTheme="minorEastAsia" w:hAnsiTheme="minorHAnsi" w:cstheme="minorBidi"/>
              <w:noProof/>
              <w:kern w:val="2"/>
            </w:rPr>
          </w:pPr>
          <w:hyperlink w:anchor="_Toc47212913" w:history="1">
            <w:r w:rsidRPr="0007499A">
              <w:rPr>
                <w:rStyle w:val="ab"/>
                <w:noProof/>
              </w:rPr>
              <w:t>3.2</w:t>
            </w:r>
            <w:r w:rsidRPr="0007499A">
              <w:rPr>
                <w:rStyle w:val="ab"/>
                <w:rFonts w:hint="eastAsia"/>
                <w:noProof/>
              </w:rPr>
              <w:t>問題定義</w:t>
            </w:r>
            <w:r>
              <w:rPr>
                <w:noProof/>
                <w:webHidden/>
              </w:rPr>
              <w:tab/>
            </w:r>
            <w:r>
              <w:rPr>
                <w:noProof/>
                <w:webHidden/>
              </w:rPr>
              <w:fldChar w:fldCharType="begin"/>
            </w:r>
            <w:r>
              <w:rPr>
                <w:noProof/>
                <w:webHidden/>
              </w:rPr>
              <w:instrText xml:space="preserve"> PAGEREF _Toc47212913 \h </w:instrText>
            </w:r>
            <w:r>
              <w:rPr>
                <w:noProof/>
                <w:webHidden/>
              </w:rPr>
            </w:r>
            <w:r>
              <w:rPr>
                <w:noProof/>
                <w:webHidden/>
              </w:rPr>
              <w:fldChar w:fldCharType="separate"/>
            </w:r>
            <w:r>
              <w:rPr>
                <w:noProof/>
                <w:webHidden/>
              </w:rPr>
              <w:t>14</w:t>
            </w:r>
            <w:r>
              <w:rPr>
                <w:noProof/>
                <w:webHidden/>
              </w:rPr>
              <w:fldChar w:fldCharType="end"/>
            </w:r>
          </w:hyperlink>
        </w:p>
        <w:p w14:paraId="0F0DAB1F" w14:textId="20EF2BEA" w:rsidR="00CD2D8A" w:rsidRDefault="00CD2D8A">
          <w:pPr>
            <w:pStyle w:val="21"/>
            <w:rPr>
              <w:rFonts w:asciiTheme="minorHAnsi" w:eastAsiaTheme="minorEastAsia" w:hAnsiTheme="minorHAnsi" w:cstheme="minorBidi"/>
              <w:noProof/>
              <w:kern w:val="2"/>
            </w:rPr>
          </w:pPr>
          <w:hyperlink w:anchor="_Toc47212914" w:history="1">
            <w:r w:rsidRPr="0007499A">
              <w:rPr>
                <w:rStyle w:val="ab"/>
                <w:noProof/>
              </w:rPr>
              <w:t>3.3</w:t>
            </w:r>
            <w:r w:rsidRPr="0007499A">
              <w:rPr>
                <w:rStyle w:val="ab"/>
                <w:rFonts w:hint="eastAsia"/>
                <w:noProof/>
              </w:rPr>
              <w:t>問題分析</w:t>
            </w:r>
            <w:r>
              <w:rPr>
                <w:noProof/>
                <w:webHidden/>
              </w:rPr>
              <w:tab/>
            </w:r>
            <w:r>
              <w:rPr>
                <w:noProof/>
                <w:webHidden/>
              </w:rPr>
              <w:fldChar w:fldCharType="begin"/>
            </w:r>
            <w:r>
              <w:rPr>
                <w:noProof/>
                <w:webHidden/>
              </w:rPr>
              <w:instrText xml:space="preserve"> PAGEREF _Toc47212914 \h </w:instrText>
            </w:r>
            <w:r>
              <w:rPr>
                <w:noProof/>
                <w:webHidden/>
              </w:rPr>
            </w:r>
            <w:r>
              <w:rPr>
                <w:noProof/>
                <w:webHidden/>
              </w:rPr>
              <w:fldChar w:fldCharType="separate"/>
            </w:r>
            <w:r>
              <w:rPr>
                <w:noProof/>
                <w:webHidden/>
              </w:rPr>
              <w:t>15</w:t>
            </w:r>
            <w:r>
              <w:rPr>
                <w:noProof/>
                <w:webHidden/>
              </w:rPr>
              <w:fldChar w:fldCharType="end"/>
            </w:r>
          </w:hyperlink>
        </w:p>
        <w:p w14:paraId="1A6A74F8" w14:textId="3040F285" w:rsidR="00CD2D8A" w:rsidRDefault="00CD2D8A">
          <w:pPr>
            <w:pStyle w:val="21"/>
            <w:rPr>
              <w:rFonts w:asciiTheme="minorHAnsi" w:eastAsiaTheme="minorEastAsia" w:hAnsiTheme="minorHAnsi" w:cstheme="minorBidi"/>
              <w:noProof/>
              <w:kern w:val="2"/>
            </w:rPr>
          </w:pPr>
          <w:hyperlink w:anchor="_Toc47212915" w:history="1">
            <w:r w:rsidRPr="0007499A">
              <w:rPr>
                <w:rStyle w:val="ab"/>
                <w:noProof/>
              </w:rPr>
              <w:t xml:space="preserve">3.4 sk-NN imputation </w:t>
            </w:r>
            <w:r w:rsidRPr="0007499A">
              <w:rPr>
                <w:rStyle w:val="ab"/>
                <w:rFonts w:hint="eastAsia"/>
                <w:noProof/>
              </w:rPr>
              <w:t>演算法</w:t>
            </w:r>
            <w:r>
              <w:rPr>
                <w:noProof/>
                <w:webHidden/>
              </w:rPr>
              <w:tab/>
            </w:r>
            <w:r>
              <w:rPr>
                <w:noProof/>
                <w:webHidden/>
              </w:rPr>
              <w:fldChar w:fldCharType="begin"/>
            </w:r>
            <w:r>
              <w:rPr>
                <w:noProof/>
                <w:webHidden/>
              </w:rPr>
              <w:instrText xml:space="preserve"> PAGEREF _Toc47212915 \h </w:instrText>
            </w:r>
            <w:r>
              <w:rPr>
                <w:noProof/>
                <w:webHidden/>
              </w:rPr>
            </w:r>
            <w:r>
              <w:rPr>
                <w:noProof/>
                <w:webHidden/>
              </w:rPr>
              <w:fldChar w:fldCharType="separate"/>
            </w:r>
            <w:r>
              <w:rPr>
                <w:noProof/>
                <w:webHidden/>
              </w:rPr>
              <w:t>16</w:t>
            </w:r>
            <w:r>
              <w:rPr>
                <w:noProof/>
                <w:webHidden/>
              </w:rPr>
              <w:fldChar w:fldCharType="end"/>
            </w:r>
          </w:hyperlink>
        </w:p>
        <w:p w14:paraId="0116041F" w14:textId="2977D95B" w:rsidR="00CD2D8A" w:rsidRDefault="00CD2D8A">
          <w:pPr>
            <w:pStyle w:val="21"/>
            <w:rPr>
              <w:rFonts w:asciiTheme="minorHAnsi" w:eastAsiaTheme="minorEastAsia" w:hAnsiTheme="minorHAnsi" w:cstheme="minorBidi"/>
              <w:noProof/>
              <w:kern w:val="2"/>
            </w:rPr>
          </w:pPr>
          <w:hyperlink w:anchor="_Toc47212916" w:history="1">
            <w:r w:rsidRPr="0007499A">
              <w:rPr>
                <w:rStyle w:val="ab"/>
                <w:noProof/>
              </w:rPr>
              <w:t>3.5</w:t>
            </w:r>
            <w:r w:rsidRPr="0007499A">
              <w:rPr>
                <w:rStyle w:val="ab"/>
                <w:rFonts w:hint="eastAsia"/>
                <w:noProof/>
              </w:rPr>
              <w:t>以原</w:t>
            </w:r>
            <w:r w:rsidRPr="0007499A">
              <w:rPr>
                <w:rStyle w:val="ab"/>
                <w:noProof/>
              </w:rPr>
              <w:t>skyline</w:t>
            </w:r>
            <w:r w:rsidRPr="0007499A">
              <w:rPr>
                <w:rStyle w:val="ab"/>
                <w:rFonts w:hint="eastAsia"/>
                <w:noProof/>
              </w:rPr>
              <w:t>評斷填補法的表現優劣</w:t>
            </w:r>
            <w:r>
              <w:rPr>
                <w:noProof/>
                <w:webHidden/>
              </w:rPr>
              <w:tab/>
            </w:r>
            <w:r>
              <w:rPr>
                <w:noProof/>
                <w:webHidden/>
              </w:rPr>
              <w:fldChar w:fldCharType="begin"/>
            </w:r>
            <w:r>
              <w:rPr>
                <w:noProof/>
                <w:webHidden/>
              </w:rPr>
              <w:instrText xml:space="preserve"> PAGEREF _Toc47212916 \h </w:instrText>
            </w:r>
            <w:r>
              <w:rPr>
                <w:noProof/>
                <w:webHidden/>
              </w:rPr>
            </w:r>
            <w:r>
              <w:rPr>
                <w:noProof/>
                <w:webHidden/>
              </w:rPr>
              <w:fldChar w:fldCharType="separate"/>
            </w:r>
            <w:r>
              <w:rPr>
                <w:noProof/>
                <w:webHidden/>
              </w:rPr>
              <w:t>20</w:t>
            </w:r>
            <w:r>
              <w:rPr>
                <w:noProof/>
                <w:webHidden/>
              </w:rPr>
              <w:fldChar w:fldCharType="end"/>
            </w:r>
          </w:hyperlink>
        </w:p>
        <w:p w14:paraId="44A8CB50" w14:textId="124F7C1A" w:rsidR="00CD2D8A" w:rsidRDefault="00CD2D8A">
          <w:pPr>
            <w:pStyle w:val="11"/>
            <w:rPr>
              <w:rFonts w:asciiTheme="minorHAnsi" w:eastAsiaTheme="minorEastAsia" w:hAnsiTheme="minorHAnsi"/>
            </w:rPr>
          </w:pPr>
          <w:hyperlink w:anchor="_Toc47212917" w:history="1">
            <w:r w:rsidRPr="0007499A">
              <w:rPr>
                <w:rStyle w:val="ab"/>
                <w:rFonts w:hint="eastAsia"/>
              </w:rPr>
              <w:t>第</w:t>
            </w:r>
            <w:r w:rsidRPr="0007499A">
              <w:rPr>
                <w:rStyle w:val="ab"/>
                <w:rFonts w:hint="eastAsia"/>
              </w:rPr>
              <w:t xml:space="preserve"> 4 </w:t>
            </w:r>
            <w:r w:rsidRPr="0007499A">
              <w:rPr>
                <w:rStyle w:val="ab"/>
                <w:rFonts w:hint="eastAsia"/>
              </w:rPr>
              <w:t>章</w:t>
            </w:r>
            <w:r w:rsidRPr="0007499A">
              <w:rPr>
                <w:rStyle w:val="ab"/>
                <w:rFonts w:hint="eastAsia"/>
              </w:rPr>
              <w:t xml:space="preserve"> </w:t>
            </w:r>
            <w:r w:rsidRPr="0007499A">
              <w:rPr>
                <w:rStyle w:val="ab"/>
                <w:rFonts w:hint="eastAsia"/>
              </w:rPr>
              <w:t>實驗結果與分析</w:t>
            </w:r>
            <w:r>
              <w:rPr>
                <w:webHidden/>
              </w:rPr>
              <w:tab/>
            </w:r>
            <w:r>
              <w:rPr>
                <w:webHidden/>
              </w:rPr>
              <w:fldChar w:fldCharType="begin"/>
            </w:r>
            <w:r>
              <w:rPr>
                <w:webHidden/>
              </w:rPr>
              <w:instrText xml:space="preserve"> PAGEREF _Toc47212917 \h </w:instrText>
            </w:r>
            <w:r>
              <w:rPr>
                <w:webHidden/>
              </w:rPr>
            </w:r>
            <w:r>
              <w:rPr>
                <w:webHidden/>
              </w:rPr>
              <w:fldChar w:fldCharType="separate"/>
            </w:r>
            <w:r>
              <w:rPr>
                <w:webHidden/>
              </w:rPr>
              <w:t>21</w:t>
            </w:r>
            <w:r>
              <w:rPr>
                <w:webHidden/>
              </w:rPr>
              <w:fldChar w:fldCharType="end"/>
            </w:r>
          </w:hyperlink>
        </w:p>
        <w:p w14:paraId="1A8CA2CB" w14:textId="62F3CAF3" w:rsidR="00CD2D8A" w:rsidRDefault="00CD2D8A">
          <w:pPr>
            <w:pStyle w:val="21"/>
            <w:rPr>
              <w:rFonts w:asciiTheme="minorHAnsi" w:eastAsiaTheme="minorEastAsia" w:hAnsiTheme="minorHAnsi" w:cstheme="minorBidi"/>
              <w:noProof/>
              <w:kern w:val="2"/>
            </w:rPr>
          </w:pPr>
          <w:hyperlink w:anchor="_Toc47212918" w:history="1">
            <w:r w:rsidRPr="0007499A">
              <w:rPr>
                <w:rStyle w:val="ab"/>
                <w:noProof/>
                <w:shd w:val="clear" w:color="auto" w:fill="FFFFFF"/>
              </w:rPr>
              <w:t>4.1</w:t>
            </w:r>
            <w:r w:rsidRPr="0007499A">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7212918 \h </w:instrText>
            </w:r>
            <w:r>
              <w:rPr>
                <w:noProof/>
                <w:webHidden/>
              </w:rPr>
            </w:r>
            <w:r>
              <w:rPr>
                <w:noProof/>
                <w:webHidden/>
              </w:rPr>
              <w:fldChar w:fldCharType="separate"/>
            </w:r>
            <w:r>
              <w:rPr>
                <w:noProof/>
                <w:webHidden/>
              </w:rPr>
              <w:t>21</w:t>
            </w:r>
            <w:r>
              <w:rPr>
                <w:noProof/>
                <w:webHidden/>
              </w:rPr>
              <w:fldChar w:fldCharType="end"/>
            </w:r>
          </w:hyperlink>
        </w:p>
        <w:p w14:paraId="204E05D0" w14:textId="2CBB41FA" w:rsidR="00CD2D8A" w:rsidRDefault="00CD2D8A">
          <w:pPr>
            <w:pStyle w:val="21"/>
            <w:rPr>
              <w:rFonts w:asciiTheme="minorHAnsi" w:eastAsiaTheme="minorEastAsia" w:hAnsiTheme="minorHAnsi" w:cstheme="minorBidi"/>
              <w:noProof/>
              <w:kern w:val="2"/>
            </w:rPr>
          </w:pPr>
          <w:hyperlink w:anchor="_Toc47212919" w:history="1">
            <w:r w:rsidRPr="0007499A">
              <w:rPr>
                <w:rStyle w:val="ab"/>
                <w:noProof/>
              </w:rPr>
              <w:t>4.2</w:t>
            </w:r>
            <w:r w:rsidRPr="0007499A">
              <w:rPr>
                <w:rStyle w:val="ab"/>
                <w:rFonts w:hint="eastAsia"/>
                <w:noProof/>
              </w:rPr>
              <w:t>實驗一</w:t>
            </w:r>
            <w:r w:rsidRPr="0007499A">
              <w:rPr>
                <w:rStyle w:val="ab"/>
                <w:noProof/>
              </w:rPr>
              <w:t>: k</w:t>
            </w:r>
            <w:r w:rsidRPr="0007499A">
              <w:rPr>
                <w:rStyle w:val="ab"/>
                <w:rFonts w:hint="eastAsia"/>
                <w:noProof/>
              </w:rPr>
              <w:t>值大小與缺失值比例對</w:t>
            </w:r>
            <w:r w:rsidRPr="0007499A">
              <w:rPr>
                <w:rStyle w:val="ab"/>
                <w:noProof/>
              </w:rPr>
              <w:t>skyline</w:t>
            </w:r>
            <w:r w:rsidRPr="0007499A">
              <w:rPr>
                <w:rStyle w:val="ab"/>
                <w:rFonts w:hint="eastAsia"/>
                <w:noProof/>
              </w:rPr>
              <w:t>結果的影響</w:t>
            </w:r>
            <w:r>
              <w:rPr>
                <w:noProof/>
                <w:webHidden/>
              </w:rPr>
              <w:tab/>
            </w:r>
            <w:r>
              <w:rPr>
                <w:noProof/>
                <w:webHidden/>
              </w:rPr>
              <w:fldChar w:fldCharType="begin"/>
            </w:r>
            <w:r>
              <w:rPr>
                <w:noProof/>
                <w:webHidden/>
              </w:rPr>
              <w:instrText xml:space="preserve"> PAGEREF _Toc47212919 \h </w:instrText>
            </w:r>
            <w:r>
              <w:rPr>
                <w:noProof/>
                <w:webHidden/>
              </w:rPr>
            </w:r>
            <w:r>
              <w:rPr>
                <w:noProof/>
                <w:webHidden/>
              </w:rPr>
              <w:fldChar w:fldCharType="separate"/>
            </w:r>
            <w:r>
              <w:rPr>
                <w:noProof/>
                <w:webHidden/>
              </w:rPr>
              <w:t>21</w:t>
            </w:r>
            <w:r>
              <w:rPr>
                <w:noProof/>
                <w:webHidden/>
              </w:rPr>
              <w:fldChar w:fldCharType="end"/>
            </w:r>
          </w:hyperlink>
        </w:p>
        <w:p w14:paraId="6C41BBA6" w14:textId="26394836" w:rsidR="00CD2D8A" w:rsidRDefault="00CD2D8A">
          <w:pPr>
            <w:pStyle w:val="31"/>
            <w:tabs>
              <w:tab w:val="right" w:leader="dot" w:pos="8494"/>
            </w:tabs>
            <w:rPr>
              <w:rFonts w:asciiTheme="minorHAnsi" w:eastAsiaTheme="minorEastAsia" w:hAnsiTheme="minorHAnsi" w:cstheme="minorBidi"/>
              <w:noProof/>
              <w:kern w:val="2"/>
              <w:sz w:val="24"/>
            </w:rPr>
          </w:pPr>
          <w:hyperlink w:anchor="_Toc47212920" w:history="1">
            <w:r w:rsidRPr="0007499A">
              <w:rPr>
                <w:rStyle w:val="ab"/>
                <w:noProof/>
              </w:rPr>
              <w:t>4.2.1</w:t>
            </w:r>
            <w:r w:rsidRPr="0007499A">
              <w:rPr>
                <w:rStyle w:val="ab"/>
                <w:rFonts w:hint="eastAsia"/>
                <w:noProof/>
              </w:rPr>
              <w:t>實驗目的與設計</w:t>
            </w:r>
            <w:r>
              <w:rPr>
                <w:noProof/>
                <w:webHidden/>
              </w:rPr>
              <w:tab/>
            </w:r>
            <w:r>
              <w:rPr>
                <w:noProof/>
                <w:webHidden/>
              </w:rPr>
              <w:fldChar w:fldCharType="begin"/>
            </w:r>
            <w:r>
              <w:rPr>
                <w:noProof/>
                <w:webHidden/>
              </w:rPr>
              <w:instrText xml:space="preserve"> PAGEREF _Toc47212920 \h </w:instrText>
            </w:r>
            <w:r>
              <w:rPr>
                <w:noProof/>
                <w:webHidden/>
              </w:rPr>
            </w:r>
            <w:r>
              <w:rPr>
                <w:noProof/>
                <w:webHidden/>
              </w:rPr>
              <w:fldChar w:fldCharType="separate"/>
            </w:r>
            <w:r>
              <w:rPr>
                <w:noProof/>
                <w:webHidden/>
              </w:rPr>
              <w:t>21</w:t>
            </w:r>
            <w:r>
              <w:rPr>
                <w:noProof/>
                <w:webHidden/>
              </w:rPr>
              <w:fldChar w:fldCharType="end"/>
            </w:r>
          </w:hyperlink>
        </w:p>
        <w:p w14:paraId="30C8CD43" w14:textId="71D99B8A" w:rsidR="00CD2D8A" w:rsidRDefault="00CD2D8A">
          <w:pPr>
            <w:pStyle w:val="31"/>
            <w:tabs>
              <w:tab w:val="right" w:leader="dot" w:pos="8494"/>
            </w:tabs>
            <w:rPr>
              <w:rFonts w:asciiTheme="minorHAnsi" w:eastAsiaTheme="minorEastAsia" w:hAnsiTheme="minorHAnsi" w:cstheme="minorBidi"/>
              <w:noProof/>
              <w:kern w:val="2"/>
              <w:sz w:val="24"/>
            </w:rPr>
          </w:pPr>
          <w:hyperlink w:anchor="_Toc47212921" w:history="1">
            <w:r w:rsidRPr="0007499A">
              <w:rPr>
                <w:rStyle w:val="ab"/>
                <w:noProof/>
              </w:rPr>
              <w:t>4.2.2</w:t>
            </w:r>
            <w:r w:rsidRPr="0007499A">
              <w:rPr>
                <w:rStyle w:val="ab"/>
                <w:rFonts w:hint="eastAsia"/>
                <w:noProof/>
              </w:rPr>
              <w:t>實驗方法</w:t>
            </w:r>
            <w:r>
              <w:rPr>
                <w:noProof/>
                <w:webHidden/>
              </w:rPr>
              <w:tab/>
            </w:r>
            <w:r>
              <w:rPr>
                <w:noProof/>
                <w:webHidden/>
              </w:rPr>
              <w:fldChar w:fldCharType="begin"/>
            </w:r>
            <w:r>
              <w:rPr>
                <w:noProof/>
                <w:webHidden/>
              </w:rPr>
              <w:instrText xml:space="preserve"> PAGEREF _Toc47212921 \h </w:instrText>
            </w:r>
            <w:r>
              <w:rPr>
                <w:noProof/>
                <w:webHidden/>
              </w:rPr>
            </w:r>
            <w:r>
              <w:rPr>
                <w:noProof/>
                <w:webHidden/>
              </w:rPr>
              <w:fldChar w:fldCharType="separate"/>
            </w:r>
            <w:r>
              <w:rPr>
                <w:noProof/>
                <w:webHidden/>
              </w:rPr>
              <w:t>21</w:t>
            </w:r>
            <w:r>
              <w:rPr>
                <w:noProof/>
                <w:webHidden/>
              </w:rPr>
              <w:fldChar w:fldCharType="end"/>
            </w:r>
          </w:hyperlink>
        </w:p>
        <w:p w14:paraId="227743DB" w14:textId="30D3E6FA" w:rsidR="00CD2D8A" w:rsidRDefault="00CD2D8A">
          <w:pPr>
            <w:pStyle w:val="31"/>
            <w:tabs>
              <w:tab w:val="right" w:leader="dot" w:pos="8494"/>
            </w:tabs>
            <w:rPr>
              <w:rFonts w:asciiTheme="minorHAnsi" w:eastAsiaTheme="minorEastAsia" w:hAnsiTheme="minorHAnsi" w:cstheme="minorBidi"/>
              <w:noProof/>
              <w:kern w:val="2"/>
              <w:sz w:val="24"/>
            </w:rPr>
          </w:pPr>
          <w:hyperlink w:anchor="_Toc47212922" w:history="1">
            <w:r w:rsidRPr="0007499A">
              <w:rPr>
                <w:rStyle w:val="ab"/>
                <w:noProof/>
              </w:rPr>
              <w:t>4.2.3</w:t>
            </w:r>
            <w:r w:rsidRPr="0007499A">
              <w:rPr>
                <w:rStyle w:val="ab"/>
                <w:rFonts w:hint="eastAsia"/>
                <w:noProof/>
              </w:rPr>
              <w:t>實驗結果與分析</w:t>
            </w:r>
            <w:r>
              <w:rPr>
                <w:noProof/>
                <w:webHidden/>
              </w:rPr>
              <w:tab/>
            </w:r>
            <w:r>
              <w:rPr>
                <w:noProof/>
                <w:webHidden/>
              </w:rPr>
              <w:fldChar w:fldCharType="begin"/>
            </w:r>
            <w:r>
              <w:rPr>
                <w:noProof/>
                <w:webHidden/>
              </w:rPr>
              <w:instrText xml:space="preserve"> PAGEREF _Toc47212922 \h </w:instrText>
            </w:r>
            <w:r>
              <w:rPr>
                <w:noProof/>
                <w:webHidden/>
              </w:rPr>
            </w:r>
            <w:r>
              <w:rPr>
                <w:noProof/>
                <w:webHidden/>
              </w:rPr>
              <w:fldChar w:fldCharType="separate"/>
            </w:r>
            <w:r>
              <w:rPr>
                <w:noProof/>
                <w:webHidden/>
              </w:rPr>
              <w:t>22</w:t>
            </w:r>
            <w:r>
              <w:rPr>
                <w:noProof/>
                <w:webHidden/>
              </w:rPr>
              <w:fldChar w:fldCharType="end"/>
            </w:r>
          </w:hyperlink>
        </w:p>
        <w:p w14:paraId="5472EB18" w14:textId="0660F903" w:rsidR="00CD2D8A" w:rsidRDefault="00CD2D8A">
          <w:pPr>
            <w:pStyle w:val="21"/>
            <w:rPr>
              <w:rFonts w:asciiTheme="minorHAnsi" w:eastAsiaTheme="minorEastAsia" w:hAnsiTheme="minorHAnsi" w:cstheme="minorBidi"/>
              <w:noProof/>
              <w:kern w:val="2"/>
            </w:rPr>
          </w:pPr>
          <w:hyperlink w:anchor="_Toc47212923" w:history="1">
            <w:r w:rsidRPr="0007499A">
              <w:rPr>
                <w:rStyle w:val="ab"/>
                <w:noProof/>
              </w:rPr>
              <w:t>4.3</w:t>
            </w:r>
            <w:r w:rsidRPr="0007499A">
              <w:rPr>
                <w:rStyle w:val="ab"/>
                <w:rFonts w:hint="eastAsia"/>
                <w:noProof/>
              </w:rPr>
              <w:t>實驗二</w:t>
            </w:r>
            <w:r w:rsidRPr="0007499A">
              <w:rPr>
                <w:rStyle w:val="ab"/>
                <w:noProof/>
              </w:rPr>
              <w:t xml:space="preserve">: </w:t>
            </w:r>
            <w:r w:rsidRPr="0007499A">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7212923 \h </w:instrText>
            </w:r>
            <w:r>
              <w:rPr>
                <w:noProof/>
                <w:webHidden/>
              </w:rPr>
            </w:r>
            <w:r>
              <w:rPr>
                <w:noProof/>
                <w:webHidden/>
              </w:rPr>
              <w:fldChar w:fldCharType="separate"/>
            </w:r>
            <w:r>
              <w:rPr>
                <w:noProof/>
                <w:webHidden/>
              </w:rPr>
              <w:t>24</w:t>
            </w:r>
            <w:r>
              <w:rPr>
                <w:noProof/>
                <w:webHidden/>
              </w:rPr>
              <w:fldChar w:fldCharType="end"/>
            </w:r>
          </w:hyperlink>
        </w:p>
        <w:p w14:paraId="57B1DCF2" w14:textId="4EBDAA92" w:rsidR="00CD2D8A" w:rsidRDefault="00CD2D8A">
          <w:pPr>
            <w:pStyle w:val="31"/>
            <w:tabs>
              <w:tab w:val="right" w:leader="dot" w:pos="8494"/>
            </w:tabs>
            <w:rPr>
              <w:rFonts w:asciiTheme="minorHAnsi" w:eastAsiaTheme="minorEastAsia" w:hAnsiTheme="minorHAnsi" w:cstheme="minorBidi"/>
              <w:noProof/>
              <w:kern w:val="2"/>
              <w:sz w:val="24"/>
            </w:rPr>
          </w:pPr>
          <w:hyperlink w:anchor="_Toc47212924" w:history="1">
            <w:r w:rsidRPr="0007499A">
              <w:rPr>
                <w:rStyle w:val="ab"/>
                <w:noProof/>
              </w:rPr>
              <w:t>4.3.1</w:t>
            </w:r>
            <w:r w:rsidRPr="0007499A">
              <w:rPr>
                <w:rStyle w:val="ab"/>
                <w:rFonts w:hint="eastAsia"/>
                <w:noProof/>
              </w:rPr>
              <w:t>實驗目的與設計</w:t>
            </w:r>
            <w:r>
              <w:rPr>
                <w:noProof/>
                <w:webHidden/>
              </w:rPr>
              <w:tab/>
            </w:r>
            <w:r>
              <w:rPr>
                <w:noProof/>
                <w:webHidden/>
              </w:rPr>
              <w:fldChar w:fldCharType="begin"/>
            </w:r>
            <w:r>
              <w:rPr>
                <w:noProof/>
                <w:webHidden/>
              </w:rPr>
              <w:instrText xml:space="preserve"> PAGEREF _Toc47212924 \h </w:instrText>
            </w:r>
            <w:r>
              <w:rPr>
                <w:noProof/>
                <w:webHidden/>
              </w:rPr>
            </w:r>
            <w:r>
              <w:rPr>
                <w:noProof/>
                <w:webHidden/>
              </w:rPr>
              <w:fldChar w:fldCharType="separate"/>
            </w:r>
            <w:r>
              <w:rPr>
                <w:noProof/>
                <w:webHidden/>
              </w:rPr>
              <w:t>24</w:t>
            </w:r>
            <w:r>
              <w:rPr>
                <w:noProof/>
                <w:webHidden/>
              </w:rPr>
              <w:fldChar w:fldCharType="end"/>
            </w:r>
          </w:hyperlink>
        </w:p>
        <w:p w14:paraId="5D7618F6" w14:textId="430D918B" w:rsidR="00CD2D8A" w:rsidRDefault="00CD2D8A">
          <w:pPr>
            <w:pStyle w:val="31"/>
            <w:tabs>
              <w:tab w:val="right" w:leader="dot" w:pos="8494"/>
            </w:tabs>
            <w:rPr>
              <w:rFonts w:asciiTheme="minorHAnsi" w:eastAsiaTheme="minorEastAsia" w:hAnsiTheme="minorHAnsi" w:cstheme="minorBidi"/>
              <w:noProof/>
              <w:kern w:val="2"/>
              <w:sz w:val="24"/>
            </w:rPr>
          </w:pPr>
          <w:hyperlink w:anchor="_Toc47212925" w:history="1">
            <w:r w:rsidRPr="0007499A">
              <w:rPr>
                <w:rStyle w:val="ab"/>
                <w:noProof/>
              </w:rPr>
              <w:t>4.3.2</w:t>
            </w:r>
            <w:r w:rsidRPr="0007499A">
              <w:rPr>
                <w:rStyle w:val="ab"/>
                <w:rFonts w:hint="eastAsia"/>
                <w:noProof/>
              </w:rPr>
              <w:t>實驗方法</w:t>
            </w:r>
            <w:r>
              <w:rPr>
                <w:noProof/>
                <w:webHidden/>
              </w:rPr>
              <w:tab/>
            </w:r>
            <w:r>
              <w:rPr>
                <w:noProof/>
                <w:webHidden/>
              </w:rPr>
              <w:fldChar w:fldCharType="begin"/>
            </w:r>
            <w:r>
              <w:rPr>
                <w:noProof/>
                <w:webHidden/>
              </w:rPr>
              <w:instrText xml:space="preserve"> PAGEREF _Toc47212925 \h </w:instrText>
            </w:r>
            <w:r>
              <w:rPr>
                <w:noProof/>
                <w:webHidden/>
              </w:rPr>
            </w:r>
            <w:r>
              <w:rPr>
                <w:noProof/>
                <w:webHidden/>
              </w:rPr>
              <w:fldChar w:fldCharType="separate"/>
            </w:r>
            <w:r>
              <w:rPr>
                <w:noProof/>
                <w:webHidden/>
              </w:rPr>
              <w:t>24</w:t>
            </w:r>
            <w:r>
              <w:rPr>
                <w:noProof/>
                <w:webHidden/>
              </w:rPr>
              <w:fldChar w:fldCharType="end"/>
            </w:r>
          </w:hyperlink>
        </w:p>
        <w:p w14:paraId="16A88889" w14:textId="4B45C6E3" w:rsidR="00CD2D8A" w:rsidRDefault="00CD2D8A">
          <w:pPr>
            <w:pStyle w:val="31"/>
            <w:tabs>
              <w:tab w:val="right" w:leader="dot" w:pos="8494"/>
            </w:tabs>
            <w:rPr>
              <w:rFonts w:asciiTheme="minorHAnsi" w:eastAsiaTheme="minorEastAsia" w:hAnsiTheme="minorHAnsi" w:cstheme="minorBidi"/>
              <w:noProof/>
              <w:kern w:val="2"/>
              <w:sz w:val="24"/>
            </w:rPr>
          </w:pPr>
          <w:hyperlink w:anchor="_Toc47212926" w:history="1">
            <w:r w:rsidRPr="0007499A">
              <w:rPr>
                <w:rStyle w:val="ab"/>
                <w:noProof/>
              </w:rPr>
              <w:t>4.3.3</w:t>
            </w:r>
            <w:r w:rsidRPr="0007499A">
              <w:rPr>
                <w:rStyle w:val="ab"/>
                <w:rFonts w:hint="eastAsia"/>
                <w:noProof/>
              </w:rPr>
              <w:t>實驗結果與分析</w:t>
            </w:r>
            <w:r>
              <w:rPr>
                <w:noProof/>
                <w:webHidden/>
              </w:rPr>
              <w:tab/>
            </w:r>
            <w:r>
              <w:rPr>
                <w:noProof/>
                <w:webHidden/>
              </w:rPr>
              <w:fldChar w:fldCharType="begin"/>
            </w:r>
            <w:r>
              <w:rPr>
                <w:noProof/>
                <w:webHidden/>
              </w:rPr>
              <w:instrText xml:space="preserve"> PAGEREF _Toc47212926 \h </w:instrText>
            </w:r>
            <w:r>
              <w:rPr>
                <w:noProof/>
                <w:webHidden/>
              </w:rPr>
            </w:r>
            <w:r>
              <w:rPr>
                <w:noProof/>
                <w:webHidden/>
              </w:rPr>
              <w:fldChar w:fldCharType="separate"/>
            </w:r>
            <w:r>
              <w:rPr>
                <w:noProof/>
                <w:webHidden/>
              </w:rPr>
              <w:t>24</w:t>
            </w:r>
            <w:r>
              <w:rPr>
                <w:noProof/>
                <w:webHidden/>
              </w:rPr>
              <w:fldChar w:fldCharType="end"/>
            </w:r>
          </w:hyperlink>
        </w:p>
        <w:p w14:paraId="5A8AAA36" w14:textId="6A5C9E04" w:rsidR="00CD2D8A" w:rsidRDefault="00CD2D8A">
          <w:pPr>
            <w:pStyle w:val="21"/>
            <w:rPr>
              <w:rFonts w:asciiTheme="minorHAnsi" w:eastAsiaTheme="minorEastAsia" w:hAnsiTheme="minorHAnsi" w:cstheme="minorBidi"/>
              <w:noProof/>
              <w:kern w:val="2"/>
            </w:rPr>
          </w:pPr>
          <w:hyperlink w:anchor="_Toc47212927" w:history="1">
            <w:r w:rsidRPr="0007499A">
              <w:rPr>
                <w:rStyle w:val="ab"/>
                <w:noProof/>
              </w:rPr>
              <w:t>4.4</w:t>
            </w:r>
            <w:r w:rsidRPr="0007499A">
              <w:rPr>
                <w:rStyle w:val="ab"/>
                <w:rFonts w:hint="eastAsia"/>
                <w:noProof/>
              </w:rPr>
              <w:t>實驗結論</w:t>
            </w:r>
            <w:r>
              <w:rPr>
                <w:noProof/>
                <w:webHidden/>
              </w:rPr>
              <w:tab/>
            </w:r>
            <w:r>
              <w:rPr>
                <w:noProof/>
                <w:webHidden/>
              </w:rPr>
              <w:fldChar w:fldCharType="begin"/>
            </w:r>
            <w:r>
              <w:rPr>
                <w:noProof/>
                <w:webHidden/>
              </w:rPr>
              <w:instrText xml:space="preserve"> PAGEREF _Toc47212927 \h </w:instrText>
            </w:r>
            <w:r>
              <w:rPr>
                <w:noProof/>
                <w:webHidden/>
              </w:rPr>
            </w:r>
            <w:r>
              <w:rPr>
                <w:noProof/>
                <w:webHidden/>
              </w:rPr>
              <w:fldChar w:fldCharType="separate"/>
            </w:r>
            <w:r>
              <w:rPr>
                <w:noProof/>
                <w:webHidden/>
              </w:rPr>
              <w:t>29</w:t>
            </w:r>
            <w:r>
              <w:rPr>
                <w:noProof/>
                <w:webHidden/>
              </w:rPr>
              <w:fldChar w:fldCharType="end"/>
            </w:r>
          </w:hyperlink>
        </w:p>
        <w:p w14:paraId="14B0CD89" w14:textId="70181015" w:rsidR="00CD2D8A" w:rsidRDefault="00CD2D8A">
          <w:pPr>
            <w:pStyle w:val="11"/>
            <w:rPr>
              <w:rFonts w:asciiTheme="minorHAnsi" w:eastAsiaTheme="minorEastAsia" w:hAnsiTheme="minorHAnsi"/>
            </w:rPr>
          </w:pPr>
          <w:hyperlink w:anchor="_Toc47212928" w:history="1">
            <w:r w:rsidRPr="0007499A">
              <w:rPr>
                <w:rStyle w:val="ab"/>
                <w:rFonts w:hint="eastAsia"/>
              </w:rPr>
              <w:t>第</w:t>
            </w:r>
            <w:r w:rsidRPr="0007499A">
              <w:rPr>
                <w:rStyle w:val="ab"/>
                <w:rFonts w:hint="eastAsia"/>
              </w:rPr>
              <w:t xml:space="preserve"> 5 </w:t>
            </w:r>
            <w:r w:rsidRPr="0007499A">
              <w:rPr>
                <w:rStyle w:val="ab"/>
                <w:rFonts w:hint="eastAsia"/>
              </w:rPr>
              <w:t>章</w:t>
            </w:r>
            <w:r w:rsidRPr="0007499A">
              <w:rPr>
                <w:rStyle w:val="ab"/>
                <w:rFonts w:hint="eastAsia"/>
              </w:rPr>
              <w:t xml:space="preserve"> </w:t>
            </w:r>
            <w:r w:rsidRPr="0007499A">
              <w:rPr>
                <w:rStyle w:val="ab"/>
                <w:rFonts w:hint="eastAsia"/>
              </w:rPr>
              <w:t>結論與未來方向</w:t>
            </w:r>
            <w:r>
              <w:rPr>
                <w:webHidden/>
              </w:rPr>
              <w:tab/>
            </w:r>
            <w:r>
              <w:rPr>
                <w:webHidden/>
              </w:rPr>
              <w:fldChar w:fldCharType="begin"/>
            </w:r>
            <w:r>
              <w:rPr>
                <w:webHidden/>
              </w:rPr>
              <w:instrText xml:space="preserve"> PAGEREF _Toc47212928 \h </w:instrText>
            </w:r>
            <w:r>
              <w:rPr>
                <w:webHidden/>
              </w:rPr>
            </w:r>
            <w:r>
              <w:rPr>
                <w:webHidden/>
              </w:rPr>
              <w:fldChar w:fldCharType="separate"/>
            </w:r>
            <w:r>
              <w:rPr>
                <w:webHidden/>
              </w:rPr>
              <w:t>30</w:t>
            </w:r>
            <w:r>
              <w:rPr>
                <w:webHidden/>
              </w:rPr>
              <w:fldChar w:fldCharType="end"/>
            </w:r>
          </w:hyperlink>
        </w:p>
        <w:p w14:paraId="5DC9B42B" w14:textId="3C725251" w:rsidR="00CD2D8A" w:rsidRDefault="00CD2D8A">
          <w:pPr>
            <w:pStyle w:val="21"/>
            <w:rPr>
              <w:rFonts w:asciiTheme="minorHAnsi" w:eastAsiaTheme="minorEastAsia" w:hAnsiTheme="minorHAnsi" w:cstheme="minorBidi"/>
              <w:noProof/>
              <w:kern w:val="2"/>
            </w:rPr>
          </w:pPr>
          <w:hyperlink w:anchor="_Toc47212929" w:history="1">
            <w:r w:rsidRPr="0007499A">
              <w:rPr>
                <w:rStyle w:val="ab"/>
                <w:noProof/>
                <w:shd w:val="clear" w:color="auto" w:fill="FFFFFF"/>
              </w:rPr>
              <w:t>5.1</w:t>
            </w:r>
            <w:r w:rsidRPr="0007499A">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7212929 \h </w:instrText>
            </w:r>
            <w:r>
              <w:rPr>
                <w:noProof/>
                <w:webHidden/>
              </w:rPr>
            </w:r>
            <w:r>
              <w:rPr>
                <w:noProof/>
                <w:webHidden/>
              </w:rPr>
              <w:fldChar w:fldCharType="separate"/>
            </w:r>
            <w:r>
              <w:rPr>
                <w:noProof/>
                <w:webHidden/>
              </w:rPr>
              <w:t>30</w:t>
            </w:r>
            <w:r>
              <w:rPr>
                <w:noProof/>
                <w:webHidden/>
              </w:rPr>
              <w:fldChar w:fldCharType="end"/>
            </w:r>
          </w:hyperlink>
        </w:p>
        <w:p w14:paraId="1E11C6B1" w14:textId="0679A184" w:rsidR="00CD2D8A" w:rsidRDefault="00CD2D8A">
          <w:pPr>
            <w:pStyle w:val="21"/>
            <w:rPr>
              <w:rFonts w:asciiTheme="minorHAnsi" w:eastAsiaTheme="minorEastAsia" w:hAnsiTheme="minorHAnsi" w:cstheme="minorBidi"/>
              <w:noProof/>
              <w:kern w:val="2"/>
            </w:rPr>
          </w:pPr>
          <w:hyperlink w:anchor="_Toc47212930" w:history="1">
            <w:r w:rsidRPr="0007499A">
              <w:rPr>
                <w:rStyle w:val="ab"/>
                <w:noProof/>
              </w:rPr>
              <w:t>5.2</w:t>
            </w:r>
            <w:r w:rsidRPr="0007499A">
              <w:rPr>
                <w:rStyle w:val="ab"/>
                <w:rFonts w:hint="eastAsia"/>
                <w:noProof/>
              </w:rPr>
              <w:t>未來研究方向</w:t>
            </w:r>
            <w:r>
              <w:rPr>
                <w:noProof/>
                <w:webHidden/>
              </w:rPr>
              <w:tab/>
            </w:r>
            <w:r>
              <w:rPr>
                <w:noProof/>
                <w:webHidden/>
              </w:rPr>
              <w:fldChar w:fldCharType="begin"/>
            </w:r>
            <w:r>
              <w:rPr>
                <w:noProof/>
                <w:webHidden/>
              </w:rPr>
              <w:instrText xml:space="preserve"> PAGEREF _Toc47212930 \h </w:instrText>
            </w:r>
            <w:r>
              <w:rPr>
                <w:noProof/>
                <w:webHidden/>
              </w:rPr>
            </w:r>
            <w:r>
              <w:rPr>
                <w:noProof/>
                <w:webHidden/>
              </w:rPr>
              <w:fldChar w:fldCharType="separate"/>
            </w:r>
            <w:r>
              <w:rPr>
                <w:noProof/>
                <w:webHidden/>
              </w:rPr>
              <w:t>30</w:t>
            </w:r>
            <w:r>
              <w:rPr>
                <w:noProof/>
                <w:webHidden/>
              </w:rPr>
              <w:fldChar w:fldCharType="end"/>
            </w:r>
          </w:hyperlink>
        </w:p>
        <w:p w14:paraId="2B002B73" w14:textId="7955F2A2" w:rsidR="00CD2D8A" w:rsidRDefault="00CD2D8A">
          <w:pPr>
            <w:pStyle w:val="11"/>
            <w:rPr>
              <w:rFonts w:asciiTheme="minorHAnsi" w:eastAsiaTheme="minorEastAsia" w:hAnsiTheme="minorHAnsi"/>
            </w:rPr>
          </w:pPr>
          <w:hyperlink w:anchor="_Toc47212931" w:history="1">
            <w:r w:rsidRPr="0007499A">
              <w:rPr>
                <w:rStyle w:val="ab"/>
                <w:rFonts w:hint="eastAsia"/>
              </w:rPr>
              <w:t>參考文獻</w:t>
            </w:r>
            <w:r>
              <w:rPr>
                <w:webHidden/>
              </w:rPr>
              <w:tab/>
            </w:r>
            <w:r>
              <w:rPr>
                <w:webHidden/>
              </w:rPr>
              <w:fldChar w:fldCharType="begin"/>
            </w:r>
            <w:r>
              <w:rPr>
                <w:webHidden/>
              </w:rPr>
              <w:instrText xml:space="preserve"> PAGEREF _Toc47212931 \h </w:instrText>
            </w:r>
            <w:r>
              <w:rPr>
                <w:webHidden/>
              </w:rPr>
            </w:r>
            <w:r>
              <w:rPr>
                <w:webHidden/>
              </w:rPr>
              <w:fldChar w:fldCharType="separate"/>
            </w:r>
            <w:r>
              <w:rPr>
                <w:webHidden/>
              </w:rPr>
              <w:t>31</w:t>
            </w:r>
            <w:r>
              <w:rPr>
                <w:webHidden/>
              </w:rPr>
              <w:fldChar w:fldCharType="end"/>
            </w:r>
          </w:hyperlink>
        </w:p>
        <w:p w14:paraId="30B92013" w14:textId="1260A5E0"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bookmarkStart w:id="5" w:name="_GoBack"/>
      <w:bookmarkEnd w:id="5"/>
    </w:p>
    <w:p w14:paraId="363690D0" w14:textId="77777777" w:rsidR="00CD2D8A" w:rsidRDefault="002E604C" w:rsidP="00A56CE4">
      <w:pPr>
        <w:pStyle w:val="1"/>
        <w:numPr>
          <w:ilvl w:val="0"/>
          <w:numId w:val="0"/>
        </w:numPr>
        <w:rPr>
          <w:noProof/>
        </w:rPr>
      </w:pPr>
      <w:bookmarkStart w:id="6" w:name="_Toc47212901"/>
      <w:r w:rsidRPr="00A016E8">
        <w:rPr>
          <w:rFonts w:ascii="Times New Roman" w:hAnsi="Times New Roman" w:cs="Times New Roman"/>
        </w:rPr>
        <w:lastRenderedPageBreak/>
        <w:t>表目次</w:t>
      </w:r>
      <w:bookmarkEnd w:id="6"/>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665E4C68" w14:textId="25B0AA77" w:rsidR="00CD2D8A" w:rsidRDefault="00CD2D8A">
      <w:pPr>
        <w:pStyle w:val="af8"/>
        <w:tabs>
          <w:tab w:val="right" w:leader="dot" w:pos="8494"/>
        </w:tabs>
        <w:ind w:left="1440" w:hanging="480"/>
        <w:rPr>
          <w:rFonts w:asciiTheme="minorHAnsi" w:eastAsiaTheme="minorEastAsia" w:hAnsiTheme="minorHAnsi"/>
          <w:noProof/>
        </w:rPr>
      </w:pPr>
      <w:hyperlink w:anchor="_Toc47212890" w:history="1">
        <w:r w:rsidRPr="00016381">
          <w:rPr>
            <w:rStyle w:val="ab"/>
            <w:rFonts w:hint="eastAsia"/>
            <w:noProof/>
          </w:rPr>
          <w:t>表</w:t>
        </w:r>
        <w:r w:rsidRPr="00016381">
          <w:rPr>
            <w:rStyle w:val="ab"/>
            <w:noProof/>
          </w:rPr>
          <w:t xml:space="preserve"> 3.1 sk-NN imputation</w:t>
        </w:r>
        <w:r w:rsidRPr="00016381">
          <w:rPr>
            <w:rStyle w:val="ab"/>
            <w:rFonts w:hint="eastAsia"/>
            <w:noProof/>
          </w:rPr>
          <w:t>演算法符號定義表</w:t>
        </w:r>
        <w:r>
          <w:rPr>
            <w:noProof/>
            <w:webHidden/>
          </w:rPr>
          <w:tab/>
        </w:r>
        <w:r>
          <w:rPr>
            <w:noProof/>
            <w:webHidden/>
          </w:rPr>
          <w:fldChar w:fldCharType="begin"/>
        </w:r>
        <w:r>
          <w:rPr>
            <w:noProof/>
            <w:webHidden/>
          </w:rPr>
          <w:instrText xml:space="preserve"> PAGEREF _Toc47212890 \h </w:instrText>
        </w:r>
        <w:r>
          <w:rPr>
            <w:noProof/>
            <w:webHidden/>
          </w:rPr>
        </w:r>
        <w:r>
          <w:rPr>
            <w:noProof/>
            <w:webHidden/>
          </w:rPr>
          <w:fldChar w:fldCharType="separate"/>
        </w:r>
        <w:r>
          <w:rPr>
            <w:noProof/>
            <w:webHidden/>
          </w:rPr>
          <w:t>17</w:t>
        </w:r>
        <w:r>
          <w:rPr>
            <w:noProof/>
            <w:webHidden/>
          </w:rPr>
          <w:fldChar w:fldCharType="end"/>
        </w:r>
      </w:hyperlink>
    </w:p>
    <w:p w14:paraId="4AA6319C" w14:textId="5C31409D" w:rsidR="00CD2D8A" w:rsidRDefault="00CD2D8A">
      <w:pPr>
        <w:pStyle w:val="af8"/>
        <w:tabs>
          <w:tab w:val="right" w:leader="dot" w:pos="8494"/>
        </w:tabs>
        <w:ind w:left="1440" w:hanging="480"/>
        <w:rPr>
          <w:rFonts w:asciiTheme="minorHAnsi" w:eastAsiaTheme="minorEastAsia" w:hAnsiTheme="minorHAnsi"/>
          <w:noProof/>
        </w:rPr>
      </w:pPr>
      <w:hyperlink w:anchor="_Toc47212891" w:history="1">
        <w:r w:rsidRPr="00016381">
          <w:rPr>
            <w:rStyle w:val="ab"/>
            <w:rFonts w:hint="eastAsia"/>
            <w:noProof/>
          </w:rPr>
          <w:t>表</w:t>
        </w:r>
        <w:r w:rsidRPr="00016381">
          <w:rPr>
            <w:rStyle w:val="ab"/>
            <w:noProof/>
          </w:rPr>
          <w:t xml:space="preserve"> 4.1 k=1</w:t>
        </w:r>
        <w:r w:rsidRPr="00016381">
          <w:rPr>
            <w:rStyle w:val="ab"/>
            <w:rFonts w:hint="eastAsia"/>
            <w:noProof/>
          </w:rPr>
          <w:t>各填補法比較表</w:t>
        </w:r>
        <w:r>
          <w:rPr>
            <w:noProof/>
            <w:webHidden/>
          </w:rPr>
          <w:tab/>
        </w:r>
        <w:r>
          <w:rPr>
            <w:noProof/>
            <w:webHidden/>
          </w:rPr>
          <w:fldChar w:fldCharType="begin"/>
        </w:r>
        <w:r>
          <w:rPr>
            <w:noProof/>
            <w:webHidden/>
          </w:rPr>
          <w:instrText xml:space="preserve"> PAGEREF _Toc47212891 \h </w:instrText>
        </w:r>
        <w:r>
          <w:rPr>
            <w:noProof/>
            <w:webHidden/>
          </w:rPr>
        </w:r>
        <w:r>
          <w:rPr>
            <w:noProof/>
            <w:webHidden/>
          </w:rPr>
          <w:fldChar w:fldCharType="separate"/>
        </w:r>
        <w:r>
          <w:rPr>
            <w:noProof/>
            <w:webHidden/>
          </w:rPr>
          <w:t>26</w:t>
        </w:r>
        <w:r>
          <w:rPr>
            <w:noProof/>
            <w:webHidden/>
          </w:rPr>
          <w:fldChar w:fldCharType="end"/>
        </w:r>
      </w:hyperlink>
    </w:p>
    <w:p w14:paraId="64CA02DD" w14:textId="2D8078B3" w:rsidR="00CD2D8A" w:rsidRDefault="00CD2D8A">
      <w:pPr>
        <w:pStyle w:val="af8"/>
        <w:tabs>
          <w:tab w:val="right" w:leader="dot" w:pos="8494"/>
        </w:tabs>
        <w:ind w:left="1440" w:hanging="480"/>
        <w:rPr>
          <w:rFonts w:asciiTheme="minorHAnsi" w:eastAsiaTheme="minorEastAsia" w:hAnsiTheme="minorHAnsi"/>
          <w:noProof/>
        </w:rPr>
      </w:pPr>
      <w:hyperlink w:anchor="_Toc47212892" w:history="1">
        <w:r w:rsidRPr="00016381">
          <w:rPr>
            <w:rStyle w:val="ab"/>
            <w:rFonts w:hint="eastAsia"/>
            <w:noProof/>
          </w:rPr>
          <w:t>表</w:t>
        </w:r>
        <w:r w:rsidRPr="00016381">
          <w:rPr>
            <w:rStyle w:val="ab"/>
            <w:noProof/>
          </w:rPr>
          <w:t xml:space="preserve"> 4.2 k=5</w:t>
        </w:r>
        <w:r w:rsidRPr="00016381">
          <w:rPr>
            <w:rStyle w:val="ab"/>
            <w:rFonts w:hint="eastAsia"/>
            <w:noProof/>
          </w:rPr>
          <w:t>各填補法比較表</w:t>
        </w:r>
        <w:r>
          <w:rPr>
            <w:noProof/>
            <w:webHidden/>
          </w:rPr>
          <w:tab/>
        </w:r>
        <w:r>
          <w:rPr>
            <w:noProof/>
            <w:webHidden/>
          </w:rPr>
          <w:fldChar w:fldCharType="begin"/>
        </w:r>
        <w:r>
          <w:rPr>
            <w:noProof/>
            <w:webHidden/>
          </w:rPr>
          <w:instrText xml:space="preserve"> PAGEREF _Toc47212892 \h </w:instrText>
        </w:r>
        <w:r>
          <w:rPr>
            <w:noProof/>
            <w:webHidden/>
          </w:rPr>
        </w:r>
        <w:r>
          <w:rPr>
            <w:noProof/>
            <w:webHidden/>
          </w:rPr>
          <w:fldChar w:fldCharType="separate"/>
        </w:r>
        <w:r>
          <w:rPr>
            <w:noProof/>
            <w:webHidden/>
          </w:rPr>
          <w:t>27</w:t>
        </w:r>
        <w:r>
          <w:rPr>
            <w:noProof/>
            <w:webHidden/>
          </w:rPr>
          <w:fldChar w:fldCharType="end"/>
        </w:r>
      </w:hyperlink>
    </w:p>
    <w:p w14:paraId="34DCC648" w14:textId="4C4525BB" w:rsidR="00CD2D8A" w:rsidRDefault="00CD2D8A">
      <w:pPr>
        <w:pStyle w:val="af8"/>
        <w:tabs>
          <w:tab w:val="right" w:leader="dot" w:pos="8494"/>
        </w:tabs>
        <w:ind w:left="1440" w:hanging="480"/>
        <w:rPr>
          <w:rFonts w:asciiTheme="minorHAnsi" w:eastAsiaTheme="minorEastAsia" w:hAnsiTheme="minorHAnsi"/>
          <w:noProof/>
        </w:rPr>
      </w:pPr>
      <w:hyperlink w:anchor="_Toc47212893" w:history="1">
        <w:r w:rsidRPr="00016381">
          <w:rPr>
            <w:rStyle w:val="ab"/>
            <w:rFonts w:hint="eastAsia"/>
            <w:noProof/>
          </w:rPr>
          <w:t>表</w:t>
        </w:r>
        <w:r w:rsidRPr="00016381">
          <w:rPr>
            <w:rStyle w:val="ab"/>
            <w:noProof/>
          </w:rPr>
          <w:t xml:space="preserve"> 4.3 k=13</w:t>
        </w:r>
        <w:r w:rsidRPr="00016381">
          <w:rPr>
            <w:rStyle w:val="ab"/>
            <w:rFonts w:hint="eastAsia"/>
            <w:noProof/>
          </w:rPr>
          <w:t>各填補法比較表</w:t>
        </w:r>
        <w:r>
          <w:rPr>
            <w:noProof/>
            <w:webHidden/>
          </w:rPr>
          <w:tab/>
        </w:r>
        <w:r>
          <w:rPr>
            <w:noProof/>
            <w:webHidden/>
          </w:rPr>
          <w:fldChar w:fldCharType="begin"/>
        </w:r>
        <w:r>
          <w:rPr>
            <w:noProof/>
            <w:webHidden/>
          </w:rPr>
          <w:instrText xml:space="preserve"> PAGEREF _Toc47212893 \h </w:instrText>
        </w:r>
        <w:r>
          <w:rPr>
            <w:noProof/>
            <w:webHidden/>
          </w:rPr>
        </w:r>
        <w:r>
          <w:rPr>
            <w:noProof/>
            <w:webHidden/>
          </w:rPr>
          <w:fldChar w:fldCharType="separate"/>
        </w:r>
        <w:r>
          <w:rPr>
            <w:noProof/>
            <w:webHidden/>
          </w:rPr>
          <w:t>28</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0C1A3A" w14:textId="77777777" w:rsidR="00CD2D8A" w:rsidRDefault="00551F2D" w:rsidP="00537377">
      <w:pPr>
        <w:pStyle w:val="1"/>
        <w:numPr>
          <w:ilvl w:val="0"/>
          <w:numId w:val="0"/>
        </w:numPr>
        <w:rPr>
          <w:noProof/>
        </w:rPr>
      </w:pPr>
      <w:bookmarkStart w:id="7" w:name="_Toc47212902"/>
      <w:r w:rsidRPr="00A016E8">
        <w:rPr>
          <w:rFonts w:ascii="Times New Roman" w:hAnsi="Times New Roman" w:cs="Times New Roman"/>
        </w:rPr>
        <w:lastRenderedPageBreak/>
        <w:t>圖目次</w:t>
      </w:r>
      <w:bookmarkEnd w:id="7"/>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15725E5" w14:textId="553218C6" w:rsidR="00CD2D8A" w:rsidRDefault="00CD2D8A">
      <w:pPr>
        <w:pStyle w:val="af8"/>
        <w:tabs>
          <w:tab w:val="right" w:leader="dot" w:pos="8494"/>
        </w:tabs>
        <w:ind w:left="1440" w:hanging="480"/>
        <w:rPr>
          <w:rFonts w:asciiTheme="minorHAnsi" w:eastAsiaTheme="minorEastAsia" w:hAnsiTheme="minorHAnsi"/>
          <w:noProof/>
        </w:rPr>
      </w:pPr>
      <w:hyperlink w:anchor="_Toc47212879" w:history="1">
        <w:r w:rsidRPr="00AB08AF">
          <w:rPr>
            <w:rStyle w:val="ab"/>
            <w:rFonts w:hint="eastAsia"/>
            <w:noProof/>
          </w:rPr>
          <w:t>圖</w:t>
        </w:r>
        <w:r w:rsidRPr="00AB08AF">
          <w:rPr>
            <w:rStyle w:val="ab"/>
            <w:noProof/>
          </w:rPr>
          <w:t xml:space="preserve"> 3.1 NaN-Euclidean distance</w:t>
        </w:r>
        <w:r>
          <w:rPr>
            <w:noProof/>
            <w:webHidden/>
          </w:rPr>
          <w:tab/>
        </w:r>
        <w:r>
          <w:rPr>
            <w:noProof/>
            <w:webHidden/>
          </w:rPr>
          <w:fldChar w:fldCharType="begin"/>
        </w:r>
        <w:r>
          <w:rPr>
            <w:noProof/>
            <w:webHidden/>
          </w:rPr>
          <w:instrText xml:space="preserve"> PAGEREF _Toc47212879 \h </w:instrText>
        </w:r>
        <w:r>
          <w:rPr>
            <w:noProof/>
            <w:webHidden/>
          </w:rPr>
        </w:r>
        <w:r>
          <w:rPr>
            <w:noProof/>
            <w:webHidden/>
          </w:rPr>
          <w:fldChar w:fldCharType="separate"/>
        </w:r>
        <w:r>
          <w:rPr>
            <w:noProof/>
            <w:webHidden/>
          </w:rPr>
          <w:t>15</w:t>
        </w:r>
        <w:r>
          <w:rPr>
            <w:noProof/>
            <w:webHidden/>
          </w:rPr>
          <w:fldChar w:fldCharType="end"/>
        </w:r>
      </w:hyperlink>
    </w:p>
    <w:p w14:paraId="6755A1B9" w14:textId="5F66BFA8" w:rsidR="00CD2D8A" w:rsidRDefault="00CD2D8A">
      <w:pPr>
        <w:pStyle w:val="af8"/>
        <w:tabs>
          <w:tab w:val="right" w:leader="dot" w:pos="8494"/>
        </w:tabs>
        <w:ind w:left="1440" w:hanging="480"/>
        <w:rPr>
          <w:rFonts w:asciiTheme="minorHAnsi" w:eastAsiaTheme="minorEastAsia" w:hAnsiTheme="minorHAnsi"/>
          <w:noProof/>
        </w:rPr>
      </w:pPr>
      <w:hyperlink w:anchor="_Toc47212880" w:history="1">
        <w:r w:rsidRPr="00AB08AF">
          <w:rPr>
            <w:rStyle w:val="ab"/>
            <w:rFonts w:hint="eastAsia"/>
            <w:noProof/>
          </w:rPr>
          <w:t>圖</w:t>
        </w:r>
        <w:r w:rsidRPr="00AB08AF">
          <w:rPr>
            <w:rStyle w:val="ab"/>
            <w:noProof/>
          </w:rPr>
          <w:t xml:space="preserve"> 3.2 sk-NN imputation</w:t>
        </w:r>
        <w:r w:rsidRPr="00AB08AF">
          <w:rPr>
            <w:rStyle w:val="ab"/>
            <w:rFonts w:hint="eastAsia"/>
            <w:noProof/>
          </w:rPr>
          <w:t>演算法</w:t>
        </w:r>
        <w:r>
          <w:rPr>
            <w:noProof/>
            <w:webHidden/>
          </w:rPr>
          <w:tab/>
        </w:r>
        <w:r>
          <w:rPr>
            <w:noProof/>
            <w:webHidden/>
          </w:rPr>
          <w:fldChar w:fldCharType="begin"/>
        </w:r>
        <w:r>
          <w:rPr>
            <w:noProof/>
            <w:webHidden/>
          </w:rPr>
          <w:instrText xml:space="preserve"> PAGEREF _Toc47212880 \h </w:instrText>
        </w:r>
        <w:r>
          <w:rPr>
            <w:noProof/>
            <w:webHidden/>
          </w:rPr>
        </w:r>
        <w:r>
          <w:rPr>
            <w:noProof/>
            <w:webHidden/>
          </w:rPr>
          <w:fldChar w:fldCharType="separate"/>
        </w:r>
        <w:r>
          <w:rPr>
            <w:noProof/>
            <w:webHidden/>
          </w:rPr>
          <w:t>18</w:t>
        </w:r>
        <w:r>
          <w:rPr>
            <w:noProof/>
            <w:webHidden/>
          </w:rPr>
          <w:fldChar w:fldCharType="end"/>
        </w:r>
      </w:hyperlink>
    </w:p>
    <w:p w14:paraId="5B2A26BF" w14:textId="063EA49D" w:rsidR="00CD2D8A" w:rsidRDefault="00CD2D8A">
      <w:pPr>
        <w:pStyle w:val="af8"/>
        <w:tabs>
          <w:tab w:val="right" w:leader="dot" w:pos="8494"/>
        </w:tabs>
        <w:ind w:left="1440" w:hanging="480"/>
        <w:rPr>
          <w:rFonts w:asciiTheme="minorHAnsi" w:eastAsiaTheme="minorEastAsia" w:hAnsiTheme="minorHAnsi"/>
          <w:noProof/>
        </w:rPr>
      </w:pPr>
      <w:hyperlink w:anchor="_Toc47212881" w:history="1">
        <w:r w:rsidRPr="00AB08AF">
          <w:rPr>
            <w:rStyle w:val="ab"/>
            <w:rFonts w:hint="eastAsia"/>
            <w:noProof/>
          </w:rPr>
          <w:t>圖</w:t>
        </w:r>
        <w:r w:rsidRPr="00AB08AF">
          <w:rPr>
            <w:rStyle w:val="ab"/>
            <w:noProof/>
          </w:rPr>
          <w:t xml:space="preserve"> 3.3 Procedure Impute_Process()</w:t>
        </w:r>
        <w:r>
          <w:rPr>
            <w:noProof/>
            <w:webHidden/>
          </w:rPr>
          <w:tab/>
        </w:r>
        <w:r>
          <w:rPr>
            <w:noProof/>
            <w:webHidden/>
          </w:rPr>
          <w:fldChar w:fldCharType="begin"/>
        </w:r>
        <w:r>
          <w:rPr>
            <w:noProof/>
            <w:webHidden/>
          </w:rPr>
          <w:instrText xml:space="preserve"> PAGEREF _Toc47212881 \h </w:instrText>
        </w:r>
        <w:r>
          <w:rPr>
            <w:noProof/>
            <w:webHidden/>
          </w:rPr>
        </w:r>
        <w:r>
          <w:rPr>
            <w:noProof/>
            <w:webHidden/>
          </w:rPr>
          <w:fldChar w:fldCharType="separate"/>
        </w:r>
        <w:r>
          <w:rPr>
            <w:noProof/>
            <w:webHidden/>
          </w:rPr>
          <w:t>19</w:t>
        </w:r>
        <w:r>
          <w:rPr>
            <w:noProof/>
            <w:webHidden/>
          </w:rPr>
          <w:fldChar w:fldCharType="end"/>
        </w:r>
      </w:hyperlink>
    </w:p>
    <w:p w14:paraId="7B1D66D8" w14:textId="00530ED0" w:rsidR="00CD2D8A" w:rsidRDefault="00CD2D8A">
      <w:pPr>
        <w:pStyle w:val="af8"/>
        <w:tabs>
          <w:tab w:val="right" w:leader="dot" w:pos="8494"/>
        </w:tabs>
        <w:ind w:left="1440" w:hanging="480"/>
        <w:rPr>
          <w:rFonts w:asciiTheme="minorHAnsi" w:eastAsiaTheme="minorEastAsia" w:hAnsiTheme="minorHAnsi"/>
          <w:noProof/>
        </w:rPr>
      </w:pPr>
      <w:hyperlink w:anchor="_Toc47212882" w:history="1">
        <w:r w:rsidRPr="00AB08AF">
          <w:rPr>
            <w:rStyle w:val="ab"/>
            <w:rFonts w:hint="eastAsia"/>
            <w:noProof/>
          </w:rPr>
          <w:t>圖</w:t>
        </w:r>
        <w:r w:rsidRPr="00AB08AF">
          <w:rPr>
            <w:rStyle w:val="ab"/>
            <w:noProof/>
          </w:rPr>
          <w:t xml:space="preserve"> 4.1 k=1</w:t>
        </w:r>
        <w:r w:rsidRPr="00AB08AF">
          <w:rPr>
            <w:rStyle w:val="ab"/>
            <w:rFonts w:cs="Times New Roman" w:hint="eastAsia"/>
            <w:noProof/>
          </w:rPr>
          <w:t>時</w:t>
        </w:r>
        <w:r w:rsidRPr="00AB08AF">
          <w:rPr>
            <w:rStyle w:val="ab"/>
            <w:rFonts w:cs="Times New Roman"/>
            <w:noProof/>
          </w:rPr>
          <w:t>hit ratio versus missing rate</w:t>
        </w:r>
        <w:r w:rsidRPr="00AB08AF">
          <w:rPr>
            <w:rStyle w:val="ab"/>
            <w:rFonts w:cs="Times New Roman" w:hint="eastAsia"/>
            <w:noProof/>
          </w:rPr>
          <w:t>圖</w:t>
        </w:r>
        <w:r>
          <w:rPr>
            <w:noProof/>
            <w:webHidden/>
          </w:rPr>
          <w:tab/>
        </w:r>
        <w:r>
          <w:rPr>
            <w:noProof/>
            <w:webHidden/>
          </w:rPr>
          <w:fldChar w:fldCharType="begin"/>
        </w:r>
        <w:r>
          <w:rPr>
            <w:noProof/>
            <w:webHidden/>
          </w:rPr>
          <w:instrText xml:space="preserve"> PAGEREF _Toc47212882 \h </w:instrText>
        </w:r>
        <w:r>
          <w:rPr>
            <w:noProof/>
            <w:webHidden/>
          </w:rPr>
        </w:r>
        <w:r>
          <w:rPr>
            <w:noProof/>
            <w:webHidden/>
          </w:rPr>
          <w:fldChar w:fldCharType="separate"/>
        </w:r>
        <w:r>
          <w:rPr>
            <w:noProof/>
            <w:webHidden/>
          </w:rPr>
          <w:t>22</w:t>
        </w:r>
        <w:r>
          <w:rPr>
            <w:noProof/>
            <w:webHidden/>
          </w:rPr>
          <w:fldChar w:fldCharType="end"/>
        </w:r>
      </w:hyperlink>
    </w:p>
    <w:p w14:paraId="31FF572B" w14:textId="3B2D1543" w:rsidR="00CD2D8A" w:rsidRDefault="00CD2D8A">
      <w:pPr>
        <w:pStyle w:val="af8"/>
        <w:tabs>
          <w:tab w:val="right" w:leader="dot" w:pos="8494"/>
        </w:tabs>
        <w:ind w:left="1440" w:hanging="480"/>
        <w:rPr>
          <w:rFonts w:asciiTheme="minorHAnsi" w:eastAsiaTheme="minorEastAsia" w:hAnsiTheme="minorHAnsi"/>
          <w:noProof/>
        </w:rPr>
      </w:pPr>
      <w:hyperlink w:anchor="_Toc47212883" w:history="1">
        <w:r w:rsidRPr="00AB08AF">
          <w:rPr>
            <w:rStyle w:val="ab"/>
            <w:rFonts w:hint="eastAsia"/>
            <w:noProof/>
          </w:rPr>
          <w:t>圖</w:t>
        </w:r>
        <w:r w:rsidRPr="00AB08AF">
          <w:rPr>
            <w:rStyle w:val="ab"/>
            <w:noProof/>
          </w:rPr>
          <w:t xml:space="preserve"> 4.2</w:t>
        </w:r>
        <w:r w:rsidRPr="00AB08AF">
          <w:rPr>
            <w:rStyle w:val="ab"/>
            <w:rFonts w:cs="Times New Roman"/>
            <w:noProof/>
          </w:rPr>
          <w:t xml:space="preserve"> k=2</w:t>
        </w:r>
        <w:r w:rsidRPr="00AB08AF">
          <w:rPr>
            <w:rStyle w:val="ab"/>
            <w:rFonts w:cs="Times New Roman" w:hint="eastAsia"/>
            <w:noProof/>
          </w:rPr>
          <w:t>時</w:t>
        </w:r>
        <w:r w:rsidRPr="00AB08AF">
          <w:rPr>
            <w:rStyle w:val="ab"/>
            <w:rFonts w:cs="Times New Roman"/>
            <w:noProof/>
          </w:rPr>
          <w:t>hit ratio versus missing rate</w:t>
        </w:r>
        <w:r w:rsidRPr="00AB08AF">
          <w:rPr>
            <w:rStyle w:val="ab"/>
            <w:rFonts w:cs="Times New Roman" w:hint="eastAsia"/>
            <w:noProof/>
          </w:rPr>
          <w:t>圖</w:t>
        </w:r>
        <w:r>
          <w:rPr>
            <w:noProof/>
            <w:webHidden/>
          </w:rPr>
          <w:tab/>
        </w:r>
        <w:r>
          <w:rPr>
            <w:noProof/>
            <w:webHidden/>
          </w:rPr>
          <w:fldChar w:fldCharType="begin"/>
        </w:r>
        <w:r>
          <w:rPr>
            <w:noProof/>
            <w:webHidden/>
          </w:rPr>
          <w:instrText xml:space="preserve"> PAGEREF _Toc47212883 \h </w:instrText>
        </w:r>
        <w:r>
          <w:rPr>
            <w:noProof/>
            <w:webHidden/>
          </w:rPr>
        </w:r>
        <w:r>
          <w:rPr>
            <w:noProof/>
            <w:webHidden/>
          </w:rPr>
          <w:fldChar w:fldCharType="separate"/>
        </w:r>
        <w:r>
          <w:rPr>
            <w:noProof/>
            <w:webHidden/>
          </w:rPr>
          <w:t>23</w:t>
        </w:r>
        <w:r>
          <w:rPr>
            <w:noProof/>
            <w:webHidden/>
          </w:rPr>
          <w:fldChar w:fldCharType="end"/>
        </w:r>
      </w:hyperlink>
    </w:p>
    <w:p w14:paraId="2BBFD946" w14:textId="1CFED8C6" w:rsidR="00CD2D8A" w:rsidRDefault="00CD2D8A">
      <w:pPr>
        <w:pStyle w:val="af8"/>
        <w:tabs>
          <w:tab w:val="right" w:leader="dot" w:pos="8494"/>
        </w:tabs>
        <w:ind w:left="1440" w:hanging="480"/>
        <w:rPr>
          <w:rFonts w:asciiTheme="minorHAnsi" w:eastAsiaTheme="minorEastAsia" w:hAnsiTheme="minorHAnsi"/>
          <w:noProof/>
        </w:rPr>
      </w:pPr>
      <w:hyperlink w:anchor="_Toc47212884" w:history="1">
        <w:r w:rsidRPr="00AB08AF">
          <w:rPr>
            <w:rStyle w:val="ab"/>
            <w:rFonts w:hint="eastAsia"/>
            <w:noProof/>
          </w:rPr>
          <w:t>圖</w:t>
        </w:r>
        <w:r w:rsidRPr="00AB08AF">
          <w:rPr>
            <w:rStyle w:val="ab"/>
            <w:noProof/>
          </w:rPr>
          <w:t xml:space="preserve"> 4.3 </w:t>
        </w:r>
        <w:r w:rsidRPr="00AB08AF">
          <w:rPr>
            <w:rStyle w:val="ab"/>
            <w:rFonts w:cs="Times New Roman"/>
            <w:noProof/>
          </w:rPr>
          <w:t>k=3</w:t>
        </w:r>
        <w:r w:rsidRPr="00AB08AF">
          <w:rPr>
            <w:rStyle w:val="ab"/>
            <w:rFonts w:cs="Times New Roman" w:hint="eastAsia"/>
            <w:noProof/>
          </w:rPr>
          <w:t>時</w:t>
        </w:r>
        <w:r w:rsidRPr="00AB08AF">
          <w:rPr>
            <w:rStyle w:val="ab"/>
            <w:rFonts w:cs="Times New Roman"/>
            <w:noProof/>
          </w:rPr>
          <w:t>hit ratio versus missing rate</w:t>
        </w:r>
        <w:r w:rsidRPr="00AB08AF">
          <w:rPr>
            <w:rStyle w:val="ab"/>
            <w:rFonts w:cs="Times New Roman" w:hint="eastAsia"/>
            <w:noProof/>
          </w:rPr>
          <w:t>圖</w:t>
        </w:r>
        <w:r>
          <w:rPr>
            <w:noProof/>
            <w:webHidden/>
          </w:rPr>
          <w:tab/>
        </w:r>
        <w:r>
          <w:rPr>
            <w:noProof/>
            <w:webHidden/>
          </w:rPr>
          <w:fldChar w:fldCharType="begin"/>
        </w:r>
        <w:r>
          <w:rPr>
            <w:noProof/>
            <w:webHidden/>
          </w:rPr>
          <w:instrText xml:space="preserve"> PAGEREF _Toc47212884 \h </w:instrText>
        </w:r>
        <w:r>
          <w:rPr>
            <w:noProof/>
            <w:webHidden/>
          </w:rPr>
        </w:r>
        <w:r>
          <w:rPr>
            <w:noProof/>
            <w:webHidden/>
          </w:rPr>
          <w:fldChar w:fldCharType="separate"/>
        </w:r>
        <w:r>
          <w:rPr>
            <w:noProof/>
            <w:webHidden/>
          </w:rPr>
          <w:t>23</w:t>
        </w:r>
        <w:r>
          <w:rPr>
            <w:noProof/>
            <w:webHidden/>
          </w:rPr>
          <w:fldChar w:fldCharType="end"/>
        </w:r>
      </w:hyperlink>
    </w:p>
    <w:p w14:paraId="79FF254C" w14:textId="59A3FC0F" w:rsidR="00CD2D8A" w:rsidRDefault="00CD2D8A">
      <w:pPr>
        <w:pStyle w:val="af8"/>
        <w:tabs>
          <w:tab w:val="right" w:leader="dot" w:pos="8494"/>
        </w:tabs>
        <w:ind w:left="1440" w:hanging="480"/>
        <w:rPr>
          <w:rFonts w:asciiTheme="minorHAnsi" w:eastAsiaTheme="minorEastAsia" w:hAnsiTheme="minorHAnsi"/>
          <w:noProof/>
        </w:rPr>
      </w:pPr>
      <w:hyperlink w:anchor="_Toc47212885" w:history="1">
        <w:r w:rsidRPr="00AB08AF">
          <w:rPr>
            <w:rStyle w:val="ab"/>
            <w:rFonts w:hint="eastAsia"/>
            <w:noProof/>
          </w:rPr>
          <w:t>圖</w:t>
        </w:r>
        <w:r w:rsidRPr="00AB08AF">
          <w:rPr>
            <w:rStyle w:val="ab"/>
            <w:noProof/>
          </w:rPr>
          <w:t xml:space="preserve"> 4.4 </w:t>
        </w:r>
        <w:r w:rsidRPr="00AB08AF">
          <w:rPr>
            <w:rStyle w:val="ab"/>
            <w:rFonts w:cs="Times New Roman"/>
            <w:noProof/>
          </w:rPr>
          <w:t>k=4</w:t>
        </w:r>
        <w:r w:rsidRPr="00AB08AF">
          <w:rPr>
            <w:rStyle w:val="ab"/>
            <w:rFonts w:cs="Times New Roman" w:hint="eastAsia"/>
            <w:noProof/>
          </w:rPr>
          <w:t>時</w:t>
        </w:r>
        <w:r w:rsidRPr="00AB08AF">
          <w:rPr>
            <w:rStyle w:val="ab"/>
            <w:rFonts w:cs="Times New Roman"/>
            <w:noProof/>
          </w:rPr>
          <w:t>hit ratio versus missing rate</w:t>
        </w:r>
        <w:r w:rsidRPr="00AB08AF">
          <w:rPr>
            <w:rStyle w:val="ab"/>
            <w:rFonts w:cs="Times New Roman" w:hint="eastAsia"/>
            <w:noProof/>
          </w:rPr>
          <w:t>圖</w:t>
        </w:r>
        <w:r>
          <w:rPr>
            <w:noProof/>
            <w:webHidden/>
          </w:rPr>
          <w:tab/>
        </w:r>
        <w:r>
          <w:rPr>
            <w:noProof/>
            <w:webHidden/>
          </w:rPr>
          <w:fldChar w:fldCharType="begin"/>
        </w:r>
        <w:r>
          <w:rPr>
            <w:noProof/>
            <w:webHidden/>
          </w:rPr>
          <w:instrText xml:space="preserve"> PAGEREF _Toc47212885 \h </w:instrText>
        </w:r>
        <w:r>
          <w:rPr>
            <w:noProof/>
            <w:webHidden/>
          </w:rPr>
        </w:r>
        <w:r>
          <w:rPr>
            <w:noProof/>
            <w:webHidden/>
          </w:rPr>
          <w:fldChar w:fldCharType="separate"/>
        </w:r>
        <w:r>
          <w:rPr>
            <w:noProof/>
            <w:webHidden/>
          </w:rPr>
          <w:t>24</w:t>
        </w:r>
        <w:r>
          <w:rPr>
            <w:noProof/>
            <w:webHidden/>
          </w:rPr>
          <w:fldChar w:fldCharType="end"/>
        </w:r>
      </w:hyperlink>
    </w:p>
    <w:p w14:paraId="4C46D0C4" w14:textId="4F7C5EBE" w:rsidR="00CD2D8A" w:rsidRDefault="00CD2D8A">
      <w:pPr>
        <w:pStyle w:val="af8"/>
        <w:tabs>
          <w:tab w:val="right" w:leader="dot" w:pos="8494"/>
        </w:tabs>
        <w:ind w:left="1440" w:hanging="480"/>
        <w:rPr>
          <w:rFonts w:asciiTheme="minorHAnsi" w:eastAsiaTheme="minorEastAsia" w:hAnsiTheme="minorHAnsi"/>
          <w:noProof/>
        </w:rPr>
      </w:pPr>
      <w:hyperlink w:anchor="_Toc47212886" w:history="1">
        <w:r w:rsidRPr="00AB08AF">
          <w:rPr>
            <w:rStyle w:val="ab"/>
            <w:rFonts w:hint="eastAsia"/>
            <w:noProof/>
          </w:rPr>
          <w:t>圖</w:t>
        </w:r>
        <w:r w:rsidRPr="00AB08AF">
          <w:rPr>
            <w:rStyle w:val="ab"/>
            <w:noProof/>
          </w:rPr>
          <w:t xml:space="preserve"> 4.5 k=1</w:t>
        </w:r>
        <w:r w:rsidRPr="00AB08AF">
          <w:rPr>
            <w:rStyle w:val="ab"/>
            <w:rFonts w:hint="eastAsia"/>
            <w:noProof/>
          </w:rPr>
          <w:t>各填補法比較圖</w:t>
        </w:r>
        <w:r>
          <w:rPr>
            <w:noProof/>
            <w:webHidden/>
          </w:rPr>
          <w:tab/>
        </w:r>
        <w:r>
          <w:rPr>
            <w:noProof/>
            <w:webHidden/>
          </w:rPr>
          <w:fldChar w:fldCharType="begin"/>
        </w:r>
        <w:r>
          <w:rPr>
            <w:noProof/>
            <w:webHidden/>
          </w:rPr>
          <w:instrText xml:space="preserve"> PAGEREF _Toc47212886 \h </w:instrText>
        </w:r>
        <w:r>
          <w:rPr>
            <w:noProof/>
            <w:webHidden/>
          </w:rPr>
        </w:r>
        <w:r>
          <w:rPr>
            <w:noProof/>
            <w:webHidden/>
          </w:rPr>
          <w:fldChar w:fldCharType="separate"/>
        </w:r>
        <w:r>
          <w:rPr>
            <w:noProof/>
            <w:webHidden/>
          </w:rPr>
          <w:t>26</w:t>
        </w:r>
        <w:r>
          <w:rPr>
            <w:noProof/>
            <w:webHidden/>
          </w:rPr>
          <w:fldChar w:fldCharType="end"/>
        </w:r>
      </w:hyperlink>
    </w:p>
    <w:p w14:paraId="53C3C84B" w14:textId="156A6D34" w:rsidR="00CD2D8A" w:rsidRDefault="00CD2D8A">
      <w:pPr>
        <w:pStyle w:val="af8"/>
        <w:tabs>
          <w:tab w:val="right" w:leader="dot" w:pos="8494"/>
        </w:tabs>
        <w:ind w:left="1440" w:hanging="480"/>
        <w:rPr>
          <w:rFonts w:asciiTheme="minorHAnsi" w:eastAsiaTheme="minorEastAsia" w:hAnsiTheme="minorHAnsi"/>
          <w:noProof/>
        </w:rPr>
      </w:pPr>
      <w:hyperlink w:anchor="_Toc47212887" w:history="1">
        <w:r w:rsidRPr="00AB08AF">
          <w:rPr>
            <w:rStyle w:val="ab"/>
            <w:rFonts w:hint="eastAsia"/>
            <w:noProof/>
          </w:rPr>
          <w:t>圖</w:t>
        </w:r>
        <w:r w:rsidRPr="00AB08AF">
          <w:rPr>
            <w:rStyle w:val="ab"/>
            <w:noProof/>
          </w:rPr>
          <w:t xml:space="preserve"> 4.6 k=5</w:t>
        </w:r>
        <w:r w:rsidRPr="00AB08AF">
          <w:rPr>
            <w:rStyle w:val="ab"/>
            <w:rFonts w:hint="eastAsia"/>
            <w:noProof/>
          </w:rPr>
          <w:t>各填補法比較圖</w:t>
        </w:r>
        <w:r>
          <w:rPr>
            <w:noProof/>
            <w:webHidden/>
          </w:rPr>
          <w:tab/>
        </w:r>
        <w:r>
          <w:rPr>
            <w:noProof/>
            <w:webHidden/>
          </w:rPr>
          <w:fldChar w:fldCharType="begin"/>
        </w:r>
        <w:r>
          <w:rPr>
            <w:noProof/>
            <w:webHidden/>
          </w:rPr>
          <w:instrText xml:space="preserve"> PAGEREF _Toc47212887 \h </w:instrText>
        </w:r>
        <w:r>
          <w:rPr>
            <w:noProof/>
            <w:webHidden/>
          </w:rPr>
        </w:r>
        <w:r>
          <w:rPr>
            <w:noProof/>
            <w:webHidden/>
          </w:rPr>
          <w:fldChar w:fldCharType="separate"/>
        </w:r>
        <w:r>
          <w:rPr>
            <w:noProof/>
            <w:webHidden/>
          </w:rPr>
          <w:t>27</w:t>
        </w:r>
        <w:r>
          <w:rPr>
            <w:noProof/>
            <w:webHidden/>
          </w:rPr>
          <w:fldChar w:fldCharType="end"/>
        </w:r>
      </w:hyperlink>
    </w:p>
    <w:p w14:paraId="18E7BDF7" w14:textId="28F845E1" w:rsidR="00CD2D8A" w:rsidRDefault="00CD2D8A">
      <w:pPr>
        <w:pStyle w:val="af8"/>
        <w:tabs>
          <w:tab w:val="right" w:leader="dot" w:pos="8494"/>
        </w:tabs>
        <w:ind w:left="1440" w:hanging="480"/>
        <w:rPr>
          <w:rFonts w:asciiTheme="minorHAnsi" w:eastAsiaTheme="minorEastAsia" w:hAnsiTheme="minorHAnsi"/>
          <w:noProof/>
        </w:rPr>
      </w:pPr>
      <w:hyperlink w:anchor="_Toc47212888" w:history="1">
        <w:r w:rsidRPr="00AB08AF">
          <w:rPr>
            <w:rStyle w:val="ab"/>
            <w:rFonts w:hint="eastAsia"/>
            <w:noProof/>
          </w:rPr>
          <w:t>圖</w:t>
        </w:r>
        <w:r w:rsidRPr="00AB08AF">
          <w:rPr>
            <w:rStyle w:val="ab"/>
            <w:noProof/>
          </w:rPr>
          <w:t xml:space="preserve"> 4.7 k=13</w:t>
        </w:r>
        <w:r w:rsidRPr="00AB08AF">
          <w:rPr>
            <w:rStyle w:val="ab"/>
            <w:rFonts w:hint="eastAsia"/>
            <w:noProof/>
          </w:rPr>
          <w:t>各填補法比較圖</w:t>
        </w:r>
        <w:r>
          <w:rPr>
            <w:noProof/>
            <w:webHidden/>
          </w:rPr>
          <w:tab/>
        </w:r>
        <w:r>
          <w:rPr>
            <w:noProof/>
            <w:webHidden/>
          </w:rPr>
          <w:fldChar w:fldCharType="begin"/>
        </w:r>
        <w:r>
          <w:rPr>
            <w:noProof/>
            <w:webHidden/>
          </w:rPr>
          <w:instrText xml:space="preserve"> PAGEREF _Toc47212888 \h </w:instrText>
        </w:r>
        <w:r>
          <w:rPr>
            <w:noProof/>
            <w:webHidden/>
          </w:rPr>
        </w:r>
        <w:r>
          <w:rPr>
            <w:noProof/>
            <w:webHidden/>
          </w:rPr>
          <w:fldChar w:fldCharType="separate"/>
        </w:r>
        <w:r>
          <w:rPr>
            <w:noProof/>
            <w:webHidden/>
          </w:rPr>
          <w:t>28</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8" w:name="_Toc47212903"/>
      <w:r>
        <w:rPr>
          <w:rFonts w:hint="eastAsia"/>
        </w:rPr>
        <w:lastRenderedPageBreak/>
        <w:t>簡介</w:t>
      </w:r>
      <w:bookmarkEnd w:id="8"/>
    </w:p>
    <w:p w14:paraId="4008A34B" w14:textId="4DA77AFB" w:rsidR="00F6411E" w:rsidRDefault="005D62C1" w:rsidP="00CF168A">
      <w:pPr>
        <w:ind w:firstLine="425"/>
        <w:rPr>
          <w:color w:val="0070C0"/>
        </w:rPr>
      </w:pPr>
      <w:r w:rsidRPr="00D63D47">
        <w:rPr>
          <w:rFonts w:hint="eastAsia"/>
          <w:color w:val="0070C0"/>
        </w:rPr>
        <w:t>在現今的大數據資料分析中，</w:t>
      </w:r>
      <w:r w:rsidR="006F6DCB" w:rsidRPr="00D63D47">
        <w:rPr>
          <w:rFonts w:hint="eastAsia"/>
          <w:color w:val="0070C0"/>
        </w:rPr>
        <w:t>當面臨需要做多準則決策與使用者偏好相關的應用問題時，天際線查詢</w:t>
      </w:r>
      <w:r w:rsidR="00D63D47" w:rsidRPr="00D63D47">
        <w:rPr>
          <w:rFonts w:hint="eastAsia"/>
          <w:color w:val="0070C0"/>
        </w:rPr>
        <w:t>則是</w:t>
      </w:r>
      <w:r w:rsidR="000C2646">
        <w:rPr>
          <w:rFonts w:hint="eastAsia"/>
          <w:color w:val="0070C0"/>
        </w:rPr>
        <w:t>屬於最佳化問題範疇</w:t>
      </w:r>
      <w:r w:rsidR="00C768AF">
        <w:rPr>
          <w:rFonts w:hint="eastAsia"/>
          <w:color w:val="0070C0"/>
        </w:rPr>
        <w:t>中</w:t>
      </w:r>
      <w:r w:rsidR="00B81BA9">
        <w:rPr>
          <w:rFonts w:hint="eastAsia"/>
          <w:color w:val="0070C0"/>
        </w:rPr>
        <w:t>最常廣泛被應用在多偏好分析</w:t>
      </w:r>
      <w:r w:rsidR="00B81BA9">
        <w:rPr>
          <w:rFonts w:hint="eastAsia"/>
          <w:color w:val="0070C0"/>
        </w:rPr>
        <w:t>(</w:t>
      </w:r>
      <w:r w:rsidR="00807154">
        <w:rPr>
          <w:color w:val="0070C0"/>
        </w:rPr>
        <w:t>multi-preference analysis</w:t>
      </w:r>
      <w:r w:rsidR="00B81BA9">
        <w:rPr>
          <w:rFonts w:hint="eastAsia"/>
          <w:color w:val="0070C0"/>
        </w:rPr>
        <w:t>)</w:t>
      </w:r>
      <w:r w:rsidR="00B81BA9">
        <w:rPr>
          <w:rFonts w:hint="eastAsia"/>
          <w:color w:val="0070C0"/>
        </w:rPr>
        <w:t>與多準則分析</w:t>
      </w:r>
      <w:r w:rsidR="00B81BA9">
        <w:rPr>
          <w:rFonts w:hint="eastAsia"/>
          <w:color w:val="0070C0"/>
        </w:rPr>
        <w:t>(</w:t>
      </w:r>
      <w:r w:rsidR="00807154">
        <w:rPr>
          <w:color w:val="0070C0"/>
        </w:rPr>
        <w:t>multi-criteria decision making</w:t>
      </w:r>
      <w:r w:rsidR="00B81BA9">
        <w:rPr>
          <w:rFonts w:hint="eastAsia"/>
          <w:color w:val="0070C0"/>
        </w:rPr>
        <w:t>)</w:t>
      </w:r>
      <w:r w:rsidR="00B81BA9">
        <w:rPr>
          <w:rFonts w:hint="eastAsia"/>
          <w:color w:val="0070C0"/>
        </w:rPr>
        <w:t>的方法之</w:t>
      </w:r>
      <w:proofErr w:type="gramStart"/>
      <w:r w:rsidR="00B81BA9">
        <w:rPr>
          <w:rFonts w:hint="eastAsia"/>
          <w:color w:val="0070C0"/>
        </w:rPr>
        <w:t>一</w:t>
      </w:r>
      <w:proofErr w:type="gramEnd"/>
      <w:r w:rsidR="009B505F" w:rsidRPr="00D63D47">
        <w:rPr>
          <w:rFonts w:hint="eastAsia"/>
          <w:color w:val="0070C0"/>
        </w:rPr>
        <w:t>。</w:t>
      </w:r>
      <w:r w:rsidR="008C6E6B" w:rsidRPr="00C83393">
        <w:rPr>
          <w:rFonts w:hint="eastAsia"/>
          <w:color w:val="0070C0"/>
        </w:rPr>
        <w:t>決定某一筆資料</w:t>
      </w:r>
      <w:r w:rsidR="008C6E6B">
        <w:rPr>
          <w:rFonts w:hint="eastAsia"/>
          <w:color w:val="0070C0"/>
        </w:rPr>
        <w:t>點</w:t>
      </w:r>
      <w:r w:rsidR="008C6E6B" w:rsidRPr="00C83393">
        <w:rPr>
          <w:rFonts w:hint="eastAsia"/>
          <w:color w:val="0070C0"/>
        </w:rPr>
        <w:t>是否會被納入於天際線中的充分條件為</w:t>
      </w:r>
      <w:r w:rsidR="008C6E6B" w:rsidRPr="00C83393">
        <w:rPr>
          <w:rFonts w:hint="eastAsia"/>
          <w:color w:val="0070C0"/>
        </w:rPr>
        <w:t xml:space="preserve">: </w:t>
      </w:r>
      <w:r w:rsidR="008C6E6B" w:rsidRPr="00C83393">
        <w:rPr>
          <w:rFonts w:hint="eastAsia"/>
          <w:color w:val="0070C0"/>
        </w:rPr>
        <w:t>若某一筆資料點</w:t>
      </w:r>
      <w:r w:rsidR="008C6E6B" w:rsidRPr="00C83393">
        <w:rPr>
          <w:rFonts w:hint="eastAsia"/>
          <w:color w:val="0070C0"/>
        </w:rPr>
        <w:t>p</w:t>
      </w:r>
      <w:r w:rsidR="008C6E6B" w:rsidRPr="00C83393">
        <w:rPr>
          <w:rFonts w:hint="eastAsia"/>
          <w:color w:val="0070C0"/>
        </w:rPr>
        <w:t>中的</w:t>
      </w:r>
      <w:proofErr w:type="gramStart"/>
      <w:r w:rsidR="008C6E6B" w:rsidRPr="00C83393">
        <w:rPr>
          <w:rFonts w:hint="eastAsia"/>
          <w:color w:val="0070C0"/>
        </w:rPr>
        <w:t>所有維</w:t>
      </w:r>
      <w:proofErr w:type="gramEnd"/>
      <w:r w:rsidR="008C6E6B" w:rsidRPr="00C83393">
        <w:rPr>
          <w:rFonts w:hint="eastAsia"/>
          <w:color w:val="0070C0"/>
        </w:rPr>
        <w:t>度值皆不比任何天際線中的資料點</w:t>
      </w:r>
      <w:r w:rsidR="008C6E6B" w:rsidRPr="00C83393">
        <w:rPr>
          <w:rFonts w:hint="eastAsia"/>
          <w:color w:val="0070C0"/>
        </w:rPr>
        <w:t>q</w:t>
      </w:r>
      <w:r w:rsidR="008C6E6B" w:rsidRPr="00C83393">
        <w:rPr>
          <w:rFonts w:hint="eastAsia"/>
          <w:color w:val="0070C0"/>
        </w:rPr>
        <w:t>中的</w:t>
      </w:r>
      <w:proofErr w:type="gramStart"/>
      <w:r w:rsidR="008C6E6B" w:rsidRPr="00C83393">
        <w:rPr>
          <w:rFonts w:hint="eastAsia"/>
          <w:color w:val="0070C0"/>
        </w:rPr>
        <w:t>所有維</w:t>
      </w:r>
      <w:proofErr w:type="gramEnd"/>
      <w:r w:rsidR="008C6E6B" w:rsidRPr="00C83393">
        <w:rPr>
          <w:rFonts w:hint="eastAsia"/>
          <w:color w:val="0070C0"/>
        </w:rPr>
        <w:t>度值</w:t>
      </w:r>
      <w:r w:rsidR="008C6E6B">
        <w:rPr>
          <w:rFonts w:hint="eastAsia"/>
          <w:color w:val="0070C0"/>
        </w:rPr>
        <w:t>有優勢</w:t>
      </w:r>
      <w:r w:rsidR="008C6E6B" w:rsidRPr="00C83393">
        <w:rPr>
          <w:rFonts w:hint="eastAsia"/>
          <w:color w:val="0070C0"/>
        </w:rPr>
        <w:t>，</w:t>
      </w:r>
      <w:r w:rsidR="008C6E6B">
        <w:rPr>
          <w:rFonts w:hint="eastAsia"/>
          <w:color w:val="0070C0"/>
        </w:rPr>
        <w:t>定義支配關係為資料點</w:t>
      </w:r>
      <w:r w:rsidR="008C6E6B">
        <w:rPr>
          <w:rFonts w:hint="eastAsia"/>
          <w:color w:val="0070C0"/>
        </w:rPr>
        <w:t>p</w:t>
      </w:r>
      <w:r w:rsidR="008C6E6B">
        <w:rPr>
          <w:rFonts w:hint="eastAsia"/>
          <w:color w:val="0070C0"/>
        </w:rPr>
        <w:t>支配資料點</w:t>
      </w:r>
      <w:r w:rsidR="008C6E6B">
        <w:rPr>
          <w:rFonts w:hint="eastAsia"/>
          <w:color w:val="0070C0"/>
        </w:rPr>
        <w:t>q</w:t>
      </w:r>
      <w:r w:rsidR="008C6E6B">
        <w:rPr>
          <w:rFonts w:hint="eastAsia"/>
          <w:color w:val="0070C0"/>
        </w:rPr>
        <w:t>。</w:t>
      </w:r>
    </w:p>
    <w:p w14:paraId="6F957793" w14:textId="080E2015" w:rsidR="000D0453" w:rsidRDefault="008566FF" w:rsidP="000D0453">
      <w:pPr>
        <w:ind w:firstLine="425"/>
        <w:rPr>
          <w:color w:val="0070C0"/>
        </w:rPr>
      </w:pPr>
      <w:r>
        <w:rPr>
          <w:rFonts w:hint="eastAsia"/>
          <w:color w:val="0070C0"/>
        </w:rPr>
        <w:t>一群資料點在檢視</w:t>
      </w:r>
      <w:proofErr w:type="gramStart"/>
      <w:r>
        <w:rPr>
          <w:rFonts w:hint="eastAsia"/>
          <w:color w:val="0070C0"/>
        </w:rPr>
        <w:t>其各維度</w:t>
      </w:r>
      <w:proofErr w:type="gramEnd"/>
      <w:r>
        <w:rPr>
          <w:rFonts w:hint="eastAsia"/>
          <w:color w:val="0070C0"/>
        </w:rPr>
        <w:t>上彼此都各具有優勢或不完全優於相同資料集中相異資料點的集合，此集合被稱之為天際線。</w:t>
      </w:r>
      <w:r w:rsidR="005C79A1">
        <w:rPr>
          <w:rFonts w:hint="eastAsia"/>
          <w:color w:val="0070C0"/>
        </w:rPr>
        <w:t>在定義支配關係前，</w:t>
      </w:r>
      <w:r w:rsidR="00A60AFF" w:rsidRPr="00C83393">
        <w:rPr>
          <w:rFonts w:hint="eastAsia"/>
          <w:color w:val="0070C0"/>
        </w:rPr>
        <w:t>必須先對每一各別維度上定義出優勢。就以純數字來說，</w:t>
      </w:r>
      <w:r w:rsidR="001713AA">
        <w:rPr>
          <w:rFonts w:hint="eastAsia"/>
          <w:color w:val="0070C0"/>
        </w:rPr>
        <w:t>以身高與體重作為身體數值的兩個維度。</w:t>
      </w:r>
      <w:r w:rsidR="00A60AFF" w:rsidRPr="00C83393">
        <w:rPr>
          <w:rFonts w:hint="eastAsia"/>
          <w:color w:val="0070C0"/>
        </w:rPr>
        <w:t>舉身高為例，在不失一般性下，以不小於作為</w:t>
      </w:r>
      <w:r w:rsidR="00005EA2">
        <w:rPr>
          <w:rFonts w:hint="eastAsia"/>
          <w:color w:val="0070C0"/>
        </w:rPr>
        <w:t>身高</w:t>
      </w:r>
      <w:r w:rsidR="00A60AFF" w:rsidRPr="00C83393">
        <w:rPr>
          <w:rFonts w:hint="eastAsia"/>
          <w:color w:val="0070C0"/>
        </w:rPr>
        <w:t>維度值的優勢關係，換句話說，在身高這個維度下我們認為越高越有優勢。</w:t>
      </w:r>
      <w:r w:rsidR="003B3D00">
        <w:rPr>
          <w:rFonts w:hint="eastAsia"/>
          <w:color w:val="0070C0"/>
        </w:rPr>
        <w:t>而</w:t>
      </w:r>
      <w:r w:rsidR="003B3D00" w:rsidRPr="00C83393">
        <w:rPr>
          <w:rFonts w:hint="eastAsia"/>
          <w:color w:val="0070C0"/>
        </w:rPr>
        <w:t>優勢</w:t>
      </w:r>
      <w:r w:rsidR="003B3D00">
        <w:rPr>
          <w:rFonts w:hint="eastAsia"/>
          <w:color w:val="0070C0"/>
        </w:rPr>
        <w:t>會</w:t>
      </w:r>
      <w:r w:rsidR="003B3D00" w:rsidRPr="00C83393">
        <w:rPr>
          <w:rFonts w:hint="eastAsia"/>
          <w:color w:val="0070C0"/>
        </w:rPr>
        <w:t>因需要考慮的問題層面不同，對資料集中的各維度對資料集本身的影響程度與意義而有新的解釋與決定不同的優勢定義。</w:t>
      </w:r>
      <w:r w:rsidR="001713AA">
        <w:rPr>
          <w:rFonts w:hint="eastAsia"/>
          <w:color w:val="0070C0"/>
        </w:rPr>
        <w:t>若研究問題為兒童營養不良議題，此時</w:t>
      </w:r>
      <w:r w:rsidR="00B10367">
        <w:rPr>
          <w:rFonts w:hint="eastAsia"/>
          <w:color w:val="0070C0"/>
        </w:rPr>
        <w:t>體重維度的數值應該比身高更具有支配性。</w:t>
      </w:r>
      <w:r w:rsidR="0045475F">
        <w:rPr>
          <w:rFonts w:hint="eastAsia"/>
          <w:color w:val="0070C0"/>
        </w:rPr>
        <w:t>即使均為純數值的資料類型，若不同維度之間有意義的數值範圍內，也有可能有極大的差異。若直接取不同維度間的數值作為計算，可能會導致數值嚴重偏差，影響最終資料分析結果。例如在探討睡眠時間與神經反應時間的問題時，正常人</w:t>
      </w:r>
      <w:r w:rsidR="009D3965">
        <w:rPr>
          <w:rFonts w:hint="eastAsia"/>
          <w:color w:val="0070C0"/>
        </w:rPr>
        <w:t>神經</w:t>
      </w:r>
      <w:r w:rsidR="0045475F">
        <w:rPr>
          <w:rFonts w:hint="eastAsia"/>
          <w:color w:val="0070C0"/>
        </w:rPr>
        <w:t>反應時間一般介於</w:t>
      </w:r>
      <w:r w:rsidR="0045475F">
        <w:rPr>
          <w:rFonts w:hint="eastAsia"/>
          <w:color w:val="0070C0"/>
        </w:rPr>
        <w:t>0.</w:t>
      </w:r>
      <w:r w:rsidR="008A1DE4">
        <w:rPr>
          <w:rFonts w:hint="eastAsia"/>
          <w:color w:val="0070C0"/>
        </w:rPr>
        <w:t>2</w:t>
      </w:r>
      <w:r w:rsidR="0045475F">
        <w:rPr>
          <w:rFonts w:hint="eastAsia"/>
          <w:color w:val="0070C0"/>
        </w:rPr>
        <w:t>至</w:t>
      </w:r>
      <w:r w:rsidR="0045475F">
        <w:rPr>
          <w:rFonts w:hint="eastAsia"/>
          <w:color w:val="0070C0"/>
        </w:rPr>
        <w:t>0.</w:t>
      </w:r>
      <w:r w:rsidR="008A1DE4">
        <w:rPr>
          <w:rFonts w:hint="eastAsia"/>
          <w:color w:val="0070C0"/>
        </w:rPr>
        <w:t>3</w:t>
      </w:r>
      <w:r w:rsidR="0045475F">
        <w:rPr>
          <w:rFonts w:hint="eastAsia"/>
          <w:color w:val="0070C0"/>
        </w:rPr>
        <w:t>秒之間，而睡眠時間通常介於</w:t>
      </w:r>
      <w:r w:rsidR="0045475F">
        <w:rPr>
          <w:rFonts w:hint="eastAsia"/>
          <w:color w:val="0070C0"/>
        </w:rPr>
        <w:t>5</w:t>
      </w:r>
      <w:r w:rsidR="0045475F">
        <w:rPr>
          <w:rFonts w:hint="eastAsia"/>
          <w:color w:val="0070C0"/>
        </w:rPr>
        <w:t>至</w:t>
      </w:r>
      <w:r w:rsidR="0045475F">
        <w:rPr>
          <w:rFonts w:hint="eastAsia"/>
          <w:color w:val="0070C0"/>
        </w:rPr>
        <w:t>10</w:t>
      </w:r>
      <w:r w:rsidR="0045475F">
        <w:rPr>
          <w:rFonts w:hint="eastAsia"/>
          <w:color w:val="0070C0"/>
        </w:rPr>
        <w:t>小時不等。如此數值範圍差異問題可以</w:t>
      </w:r>
      <w:proofErr w:type="gramStart"/>
      <w:r w:rsidR="0045475F">
        <w:rPr>
          <w:rFonts w:hint="eastAsia"/>
          <w:color w:val="0070C0"/>
        </w:rPr>
        <w:t>正規化使不同</w:t>
      </w:r>
      <w:proofErr w:type="gramEnd"/>
      <w:r w:rsidR="0045475F">
        <w:rPr>
          <w:rFonts w:hint="eastAsia"/>
          <w:color w:val="0070C0"/>
        </w:rPr>
        <w:t>範圍</w:t>
      </w:r>
      <w:proofErr w:type="gramStart"/>
      <w:r w:rsidR="0045475F">
        <w:rPr>
          <w:rFonts w:hint="eastAsia"/>
          <w:color w:val="0070C0"/>
        </w:rPr>
        <w:t>數值使維度值均值化</w:t>
      </w:r>
      <w:proofErr w:type="gramEnd"/>
      <w:r w:rsidR="0045475F">
        <w:rPr>
          <w:rFonts w:hint="eastAsia"/>
          <w:color w:val="0070C0"/>
        </w:rPr>
        <w:t>在</w:t>
      </w:r>
      <w:r w:rsidR="0045475F">
        <w:rPr>
          <w:rFonts w:hint="eastAsia"/>
          <w:color w:val="0070C0"/>
        </w:rPr>
        <w:t>0</w:t>
      </w:r>
      <w:r w:rsidR="0045475F">
        <w:rPr>
          <w:rFonts w:hint="eastAsia"/>
          <w:color w:val="0070C0"/>
        </w:rPr>
        <w:t>到</w:t>
      </w:r>
      <w:r w:rsidR="0045475F">
        <w:rPr>
          <w:rFonts w:hint="eastAsia"/>
          <w:color w:val="0070C0"/>
        </w:rPr>
        <w:t>1</w:t>
      </w:r>
      <w:proofErr w:type="gramStart"/>
      <w:r w:rsidR="0045475F">
        <w:rPr>
          <w:rFonts w:hint="eastAsia"/>
          <w:color w:val="0070C0"/>
        </w:rPr>
        <w:t>之間，</w:t>
      </w:r>
      <w:proofErr w:type="gramEnd"/>
      <w:r w:rsidR="0045475F">
        <w:rPr>
          <w:rFonts w:hint="eastAsia"/>
          <w:color w:val="0070C0"/>
        </w:rPr>
        <w:t>使每一筆</w:t>
      </w:r>
      <w:proofErr w:type="gramStart"/>
      <w:r w:rsidR="0045475F">
        <w:rPr>
          <w:rFonts w:hint="eastAsia"/>
          <w:color w:val="0070C0"/>
        </w:rPr>
        <w:t>資料值對原始</w:t>
      </w:r>
      <w:proofErr w:type="gramEnd"/>
      <w:r w:rsidR="0045475F">
        <w:rPr>
          <w:rFonts w:hint="eastAsia"/>
          <w:color w:val="0070C0"/>
        </w:rPr>
        <w:t>資料集具有相同程度的影響力。</w:t>
      </w:r>
      <w:proofErr w:type="gramStart"/>
      <w:r w:rsidR="009F7C89">
        <w:rPr>
          <w:rFonts w:hint="eastAsia"/>
          <w:color w:val="0070C0"/>
        </w:rPr>
        <w:t>以下舉</w:t>
      </w:r>
      <w:proofErr w:type="gramEnd"/>
      <w:r w:rsidR="009F7C89">
        <w:rPr>
          <w:rFonts w:hint="eastAsia"/>
          <w:color w:val="0070C0"/>
        </w:rPr>
        <w:t>一個天際線最典型的例子：一般出遊旅行時，我們都會期待尋找</w:t>
      </w:r>
      <w:r w:rsidR="000D0453">
        <w:rPr>
          <w:rFonts w:hint="eastAsia"/>
          <w:color w:val="0070C0"/>
        </w:rPr>
        <w:t>既便宜且靠近海灘的酒店。但是事實上，通常靠近海灘的酒店價格</w:t>
      </w:r>
      <w:r w:rsidR="00BB2B86">
        <w:rPr>
          <w:rFonts w:hint="eastAsia"/>
          <w:color w:val="0070C0"/>
        </w:rPr>
        <w:t>也不低。</w:t>
      </w:r>
      <w:r w:rsidR="00931628">
        <w:rPr>
          <w:rFonts w:hint="eastAsia"/>
          <w:color w:val="0070C0"/>
        </w:rPr>
        <w:t>因此找到符合以上兩個條件的酒店必須具有所限制。所找尋出來的酒店結果，無論是在價格上或是與海灘的距離上都可以保證對於接近消費者期待的酒店集合。比較任意兩個酒店下，每一個酒店至少在與海灘的距離或是價格上，都</w:t>
      </w:r>
      <w:proofErr w:type="gramStart"/>
      <w:r w:rsidR="00931628">
        <w:rPr>
          <w:rFonts w:hint="eastAsia"/>
          <w:color w:val="0070C0"/>
        </w:rPr>
        <w:t>不會比另一家</w:t>
      </w:r>
      <w:proofErr w:type="gramEnd"/>
      <w:r w:rsidR="00931628">
        <w:rPr>
          <w:rFonts w:hint="eastAsia"/>
          <w:color w:val="0070C0"/>
        </w:rPr>
        <w:t>酒店來的差。</w:t>
      </w:r>
    </w:p>
    <w:p w14:paraId="775B0830" w14:textId="61E9EA0C" w:rsidR="00336322" w:rsidRDefault="00A6117A" w:rsidP="00D65EA6">
      <w:pPr>
        <w:ind w:firstLine="425"/>
        <w:rPr>
          <w:color w:val="0070C0"/>
        </w:rPr>
      </w:pPr>
      <w:r>
        <w:rPr>
          <w:rFonts w:hint="eastAsia"/>
          <w:color w:val="0070C0"/>
        </w:rPr>
        <w:t>天際線查詢</w:t>
      </w:r>
      <w:r>
        <w:rPr>
          <w:color w:val="0070C0"/>
        </w:rPr>
        <w:fldChar w:fldCharType="begin"/>
      </w:r>
      <w:r>
        <w:rPr>
          <w:color w:val="0070C0"/>
        </w:rPr>
        <w:instrText xml:space="preserve"> ADDIN ZOTERO_ITEM CSL_CITATION {"citationID":"hbU9FVHg","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Pr>
          <w:color w:val="0070C0"/>
        </w:rPr>
        <w:fldChar w:fldCharType="separate"/>
      </w:r>
      <w:r w:rsidRPr="00A6117A">
        <w:rPr>
          <w:rFonts w:cs="Times New Roman"/>
        </w:rPr>
        <w:t>[14]</w:t>
      </w:r>
      <w:r>
        <w:rPr>
          <w:color w:val="0070C0"/>
        </w:rPr>
        <w:fldChar w:fldCharType="end"/>
      </w:r>
      <w:r w:rsidR="00B53FC6">
        <w:rPr>
          <w:rFonts w:hint="eastAsia"/>
          <w:color w:val="0070C0"/>
        </w:rPr>
        <w:t>中會比較任意兩點間的所有維度值，若存在任一資料點</w:t>
      </w:r>
      <w:r w:rsidR="00B53FC6">
        <w:rPr>
          <w:rFonts w:hint="eastAsia"/>
          <w:color w:val="0070C0"/>
        </w:rPr>
        <w:t>p</w:t>
      </w:r>
      <w:r w:rsidR="00B53FC6">
        <w:rPr>
          <w:rFonts w:hint="eastAsia"/>
          <w:color w:val="0070C0"/>
        </w:rPr>
        <w:t>支配另一點</w:t>
      </w:r>
      <w:r w:rsidR="00B53FC6">
        <w:rPr>
          <w:rFonts w:hint="eastAsia"/>
          <w:color w:val="0070C0"/>
        </w:rPr>
        <w:t>q</w:t>
      </w:r>
      <w:r w:rsidR="00B53FC6">
        <w:rPr>
          <w:rFonts w:hint="eastAsia"/>
          <w:color w:val="0070C0"/>
        </w:rPr>
        <w:t>，則將資料點</w:t>
      </w:r>
      <w:r w:rsidR="00B53FC6">
        <w:rPr>
          <w:rFonts w:hint="eastAsia"/>
          <w:color w:val="0070C0"/>
        </w:rPr>
        <w:t>p</w:t>
      </w:r>
      <w:r w:rsidR="00B53FC6">
        <w:rPr>
          <w:rFonts w:hint="eastAsia"/>
          <w:color w:val="0070C0"/>
        </w:rPr>
        <w:t>納入目前的天際線之中。若</w:t>
      </w:r>
      <w:r w:rsidR="00B53FC6">
        <w:rPr>
          <w:rFonts w:hint="eastAsia"/>
          <w:color w:val="0070C0"/>
        </w:rPr>
        <w:t>p</w:t>
      </w:r>
      <w:r w:rsidR="00B53FC6">
        <w:rPr>
          <w:rFonts w:hint="eastAsia"/>
          <w:color w:val="0070C0"/>
        </w:rPr>
        <w:t>與</w:t>
      </w:r>
      <w:r w:rsidR="00B53FC6">
        <w:rPr>
          <w:rFonts w:hint="eastAsia"/>
          <w:color w:val="0070C0"/>
        </w:rPr>
        <w:t>q</w:t>
      </w:r>
      <w:r w:rsidR="00B53FC6">
        <w:rPr>
          <w:rFonts w:hint="eastAsia"/>
          <w:color w:val="0070C0"/>
        </w:rPr>
        <w:t>之間彼此同時存在至少</w:t>
      </w:r>
      <w:proofErr w:type="gramStart"/>
      <w:r w:rsidR="00B53FC6">
        <w:rPr>
          <w:rFonts w:hint="eastAsia"/>
          <w:color w:val="0070C0"/>
        </w:rPr>
        <w:t>一個維</w:t>
      </w:r>
      <w:proofErr w:type="gramEnd"/>
      <w:r w:rsidR="00B53FC6">
        <w:rPr>
          <w:rFonts w:hint="eastAsia"/>
          <w:color w:val="0070C0"/>
        </w:rPr>
        <w:t>度較對方優勢，表示</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不互相支配。此時將</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同時納入目前天際線之中，直到比較所有點之間的支配關係為止</w:t>
      </w:r>
      <w:r w:rsidR="008850AE">
        <w:rPr>
          <w:rFonts w:hint="eastAsia"/>
          <w:color w:val="0070C0"/>
        </w:rPr>
        <w:t>，此時天際線查詢才結束</w:t>
      </w:r>
      <w:r w:rsidR="00B53FC6">
        <w:rPr>
          <w:rFonts w:hint="eastAsia"/>
          <w:color w:val="0070C0"/>
        </w:rPr>
        <w:t>。</w:t>
      </w:r>
      <w:r w:rsidR="00D26FFA">
        <w:rPr>
          <w:rFonts w:hint="eastAsia"/>
          <w:color w:val="0070C0"/>
        </w:rPr>
        <w:t>目前針對天際線查詢的演算法</w:t>
      </w:r>
      <w:r w:rsidR="00832529">
        <w:rPr>
          <w:rFonts w:hint="eastAsia"/>
          <w:color w:val="0070C0"/>
        </w:rPr>
        <w:t>主要</w:t>
      </w:r>
      <w:r w:rsidR="00D26FFA">
        <w:rPr>
          <w:rFonts w:hint="eastAsia"/>
          <w:color w:val="0070C0"/>
        </w:rPr>
        <w:t>有</w:t>
      </w:r>
      <w:r w:rsidR="00832529">
        <w:rPr>
          <w:rFonts w:hint="eastAsia"/>
          <w:color w:val="0070C0"/>
        </w:rPr>
        <w:t>三種</w:t>
      </w:r>
      <w:r w:rsidR="00C3138E">
        <w:rPr>
          <w:rFonts w:hint="eastAsia"/>
          <w:color w:val="0070C0"/>
        </w:rPr>
        <w:t>，</w:t>
      </w:r>
      <w:r w:rsidR="00A075FB">
        <w:rPr>
          <w:rFonts w:hint="eastAsia"/>
          <w:color w:val="0070C0"/>
        </w:rPr>
        <w:t>分別為</w:t>
      </w:r>
      <w:r w:rsidR="00F00D12">
        <w:rPr>
          <w:rFonts w:hint="eastAsia"/>
          <w:color w:val="0070C0"/>
        </w:rPr>
        <w:t>B</w:t>
      </w:r>
      <w:r w:rsidR="00F00D12">
        <w:rPr>
          <w:color w:val="0070C0"/>
        </w:rPr>
        <w:t>lock Nested Loop</w:t>
      </w:r>
      <w:r w:rsidR="00F00D12">
        <w:rPr>
          <w:rFonts w:hint="eastAsia"/>
          <w:color w:val="0070C0"/>
        </w:rPr>
        <w:t>(BNL)</w:t>
      </w:r>
      <w:r w:rsidR="00F00D12">
        <w:rPr>
          <w:rFonts w:hint="eastAsia"/>
          <w:color w:val="0070C0"/>
        </w:rPr>
        <w:t>、</w:t>
      </w:r>
      <w:r w:rsidR="00F00D12">
        <w:rPr>
          <w:rFonts w:hint="eastAsia"/>
          <w:color w:val="0070C0"/>
        </w:rPr>
        <w:t>Br</w:t>
      </w:r>
      <w:r w:rsidR="00F00D12">
        <w:rPr>
          <w:color w:val="0070C0"/>
        </w:rPr>
        <w:t>anch and Bound</w:t>
      </w:r>
      <w:r w:rsidR="00DC3564">
        <w:rPr>
          <w:rFonts w:hint="eastAsia"/>
          <w:color w:val="0070C0"/>
        </w:rPr>
        <w:t xml:space="preserve"> S</w:t>
      </w:r>
      <w:r w:rsidR="00DC3564">
        <w:rPr>
          <w:color w:val="0070C0"/>
        </w:rPr>
        <w:t>kyline</w:t>
      </w:r>
      <w:r w:rsidR="00832529">
        <w:rPr>
          <w:color w:val="0070C0"/>
        </w:rPr>
        <w:t>(BBS)</w:t>
      </w:r>
      <w:r w:rsidR="00832529">
        <w:rPr>
          <w:rFonts w:hint="eastAsia"/>
          <w:color w:val="0070C0"/>
        </w:rPr>
        <w:t>以及</w:t>
      </w:r>
      <w:r w:rsidR="002523B6">
        <w:rPr>
          <w:rFonts w:hint="eastAsia"/>
          <w:color w:val="0070C0"/>
        </w:rPr>
        <w:t>S</w:t>
      </w:r>
      <w:r w:rsidR="002523B6">
        <w:rPr>
          <w:color w:val="0070C0"/>
        </w:rPr>
        <w:t>ort-Filter Skyline</w:t>
      </w:r>
      <w:r w:rsidR="002523B6">
        <w:rPr>
          <w:rFonts w:hint="eastAsia"/>
          <w:color w:val="0070C0"/>
        </w:rPr>
        <w:t>(SFS)</w:t>
      </w:r>
      <w:r w:rsidR="002523B6">
        <w:rPr>
          <w:rFonts w:hint="eastAsia"/>
          <w:color w:val="0070C0"/>
        </w:rPr>
        <w:t>方法。</w:t>
      </w:r>
      <w:r w:rsidR="00030909">
        <w:rPr>
          <w:rFonts w:hint="eastAsia"/>
          <w:color w:val="0070C0"/>
        </w:rPr>
        <w:t>此三種天際線查詢各以不同機制加速天際線查詢的速度</w:t>
      </w:r>
      <w:r w:rsidR="00EA66AB">
        <w:rPr>
          <w:rFonts w:hint="eastAsia"/>
          <w:color w:val="0070C0"/>
        </w:rPr>
        <w:t>，但無論任何一種演算法，共同點都是必須計算與比較任意兩資料點的維度值</w:t>
      </w:r>
      <w:r w:rsidR="00030909">
        <w:rPr>
          <w:rFonts w:hint="eastAsia"/>
          <w:color w:val="0070C0"/>
        </w:rPr>
        <w:t>。</w:t>
      </w:r>
    </w:p>
    <w:p w14:paraId="7DA7DEE2" w14:textId="38ED0B76" w:rsidR="0011381F" w:rsidRPr="00562759" w:rsidRDefault="00FA51B6" w:rsidP="00562759">
      <w:pPr>
        <w:ind w:firstLine="425"/>
        <w:rPr>
          <w:color w:val="0070C0"/>
        </w:rPr>
      </w:pPr>
      <w:r>
        <w:rPr>
          <w:rFonts w:hint="eastAsia"/>
          <w:color w:val="0070C0"/>
        </w:rPr>
        <w:t>由於天際線查詢過程中，</w:t>
      </w:r>
      <w:r w:rsidR="00D21A7A">
        <w:rPr>
          <w:rFonts w:hint="eastAsia"/>
          <w:color w:val="0070C0"/>
        </w:rPr>
        <w:t>必須比較</w:t>
      </w:r>
      <w:proofErr w:type="gramStart"/>
      <w:r w:rsidR="00D21A7A">
        <w:rPr>
          <w:rFonts w:hint="eastAsia"/>
          <w:color w:val="0070C0"/>
        </w:rPr>
        <w:t>所有維</w:t>
      </w:r>
      <w:proofErr w:type="gramEnd"/>
      <w:r w:rsidR="00D21A7A">
        <w:rPr>
          <w:rFonts w:hint="eastAsia"/>
          <w:color w:val="0070C0"/>
        </w:rPr>
        <w:t>度的優勢關係，</w:t>
      </w:r>
      <w:r w:rsidR="005E0F79">
        <w:rPr>
          <w:rFonts w:hint="eastAsia"/>
          <w:color w:val="0070C0"/>
        </w:rPr>
        <w:t>假設有兩資料點</w:t>
      </w:r>
      <w:r w:rsidR="005E0F79">
        <w:rPr>
          <w:rFonts w:hint="eastAsia"/>
          <w:color w:val="0070C0"/>
        </w:rPr>
        <w:t>p</w:t>
      </w:r>
      <w:r w:rsidR="005E0F79">
        <w:rPr>
          <w:rFonts w:hint="eastAsia"/>
          <w:color w:val="0070C0"/>
        </w:rPr>
        <w:t>與</w:t>
      </w:r>
      <w:r w:rsidR="005E0F79">
        <w:rPr>
          <w:rFonts w:hint="eastAsia"/>
          <w:color w:val="0070C0"/>
        </w:rPr>
        <w:t>q</w:t>
      </w:r>
      <w:r w:rsidR="005E0F79">
        <w:rPr>
          <w:rFonts w:hint="eastAsia"/>
          <w:color w:val="0070C0"/>
        </w:rPr>
        <w:t>，若其</w:t>
      </w:r>
      <w:r w:rsidR="005E0F79">
        <w:rPr>
          <w:rFonts w:hint="eastAsia"/>
          <w:color w:val="0070C0"/>
        </w:rPr>
        <w:t>p</w:t>
      </w:r>
      <w:r w:rsidR="005E0F79">
        <w:rPr>
          <w:rFonts w:hint="eastAsia"/>
          <w:color w:val="0070C0"/>
        </w:rPr>
        <w:t>在</w:t>
      </w:r>
      <w:proofErr w:type="gramStart"/>
      <w:r w:rsidR="005E0F79">
        <w:rPr>
          <w:rFonts w:hint="eastAsia"/>
          <w:color w:val="0070C0"/>
        </w:rPr>
        <w:t>所有維</w:t>
      </w:r>
      <w:proofErr w:type="gramEnd"/>
      <w:r w:rsidR="005E0F79">
        <w:rPr>
          <w:rFonts w:hint="eastAsia"/>
          <w:color w:val="0070C0"/>
        </w:rPr>
        <w:t>度中比起</w:t>
      </w:r>
      <w:r w:rsidR="005E0F79">
        <w:rPr>
          <w:rFonts w:hint="eastAsia"/>
          <w:color w:val="0070C0"/>
        </w:rPr>
        <w:t>q</w:t>
      </w:r>
      <w:r w:rsidR="005E0F79">
        <w:rPr>
          <w:rFonts w:hint="eastAsia"/>
          <w:color w:val="0070C0"/>
        </w:rPr>
        <w:t>一樣優勢或比較優勢，並且存在至少</w:t>
      </w:r>
      <w:proofErr w:type="gramStart"/>
      <w:r w:rsidR="005E0F79">
        <w:rPr>
          <w:rFonts w:hint="eastAsia"/>
          <w:color w:val="0070C0"/>
        </w:rPr>
        <w:t>一個維</w:t>
      </w:r>
      <w:proofErr w:type="gramEnd"/>
      <w:r w:rsidR="005E0F79">
        <w:rPr>
          <w:rFonts w:hint="eastAsia"/>
          <w:color w:val="0070C0"/>
        </w:rPr>
        <w:t>度</w:t>
      </w:r>
      <w:r w:rsidR="005E0F79">
        <w:rPr>
          <w:rFonts w:hint="eastAsia"/>
          <w:color w:val="0070C0"/>
        </w:rPr>
        <w:lastRenderedPageBreak/>
        <w:t>比</w:t>
      </w:r>
      <w:r w:rsidR="005E0F79">
        <w:rPr>
          <w:rFonts w:hint="eastAsia"/>
          <w:color w:val="0070C0"/>
        </w:rPr>
        <w:t>q</w:t>
      </w:r>
      <w:r w:rsidR="005E0F79">
        <w:rPr>
          <w:rFonts w:hint="eastAsia"/>
          <w:color w:val="0070C0"/>
        </w:rPr>
        <w:t>較優勢時，則稱資料點</w:t>
      </w:r>
      <w:r w:rsidR="005E0F79">
        <w:rPr>
          <w:rFonts w:hint="eastAsia"/>
          <w:color w:val="0070C0"/>
        </w:rPr>
        <w:t>p</w:t>
      </w:r>
      <w:r w:rsidR="005E0F79">
        <w:rPr>
          <w:rFonts w:hint="eastAsia"/>
          <w:color w:val="0070C0"/>
        </w:rPr>
        <w:t>支配另一資料點</w:t>
      </w:r>
      <w:r w:rsidR="005E0F79">
        <w:rPr>
          <w:rFonts w:hint="eastAsia"/>
          <w:color w:val="0070C0"/>
        </w:rPr>
        <w:t>q</w:t>
      </w:r>
      <w:r w:rsidR="005E0F79">
        <w:rPr>
          <w:rFonts w:hint="eastAsia"/>
          <w:color w:val="0070C0"/>
        </w:rPr>
        <w:t>。</w:t>
      </w:r>
      <w:r w:rsidR="0093097D">
        <w:rPr>
          <w:rFonts w:hint="eastAsia"/>
          <w:color w:val="0070C0"/>
        </w:rPr>
        <w:t>查詢天際線的過程中可知，在決定支配</w:t>
      </w:r>
      <w:r w:rsidR="00CA1645">
        <w:rPr>
          <w:rFonts w:hint="eastAsia"/>
          <w:color w:val="0070C0"/>
        </w:rPr>
        <w:t>關係的</w:t>
      </w:r>
      <w:r w:rsidR="0093097D">
        <w:rPr>
          <w:rFonts w:hint="eastAsia"/>
          <w:color w:val="0070C0"/>
        </w:rPr>
        <w:t>過程中必須比較</w:t>
      </w:r>
      <w:r w:rsidR="0093097D">
        <w:rPr>
          <w:rFonts w:hint="eastAsia"/>
          <w:color w:val="0070C0"/>
        </w:rPr>
        <w:t>p</w:t>
      </w:r>
      <w:r w:rsidR="0093097D">
        <w:rPr>
          <w:rFonts w:hint="eastAsia"/>
          <w:color w:val="0070C0"/>
        </w:rPr>
        <w:t>與</w:t>
      </w:r>
      <w:r w:rsidR="0093097D">
        <w:rPr>
          <w:rFonts w:hint="eastAsia"/>
          <w:color w:val="0070C0"/>
        </w:rPr>
        <w:t>q</w:t>
      </w:r>
      <w:r w:rsidR="0093097D">
        <w:rPr>
          <w:rFonts w:hint="eastAsia"/>
          <w:color w:val="0070C0"/>
        </w:rPr>
        <w:t>的每</w:t>
      </w:r>
      <w:proofErr w:type="gramStart"/>
      <w:r w:rsidR="0093097D">
        <w:rPr>
          <w:rFonts w:hint="eastAsia"/>
          <w:color w:val="0070C0"/>
        </w:rPr>
        <w:t>一個維</w:t>
      </w:r>
      <w:proofErr w:type="gramEnd"/>
      <w:r w:rsidR="0093097D">
        <w:rPr>
          <w:rFonts w:hint="eastAsia"/>
          <w:color w:val="0070C0"/>
        </w:rPr>
        <w:t>度值</w:t>
      </w:r>
      <w:r w:rsidR="00E54ADB">
        <w:rPr>
          <w:rFonts w:hint="eastAsia"/>
          <w:color w:val="0070C0"/>
        </w:rPr>
        <w:t>，方能確定</w:t>
      </w:r>
      <w:r w:rsidR="00E54ADB">
        <w:rPr>
          <w:color w:val="0070C0"/>
        </w:rPr>
        <w:t>p</w:t>
      </w:r>
      <w:r w:rsidR="00E54ADB">
        <w:rPr>
          <w:rFonts w:hint="eastAsia"/>
          <w:color w:val="0070C0"/>
        </w:rPr>
        <w:t>與</w:t>
      </w:r>
      <w:r w:rsidR="00E54ADB">
        <w:rPr>
          <w:rFonts w:hint="eastAsia"/>
          <w:color w:val="0070C0"/>
        </w:rPr>
        <w:t>q</w:t>
      </w:r>
      <w:r w:rsidR="00E54ADB">
        <w:rPr>
          <w:rFonts w:hint="eastAsia"/>
          <w:color w:val="0070C0"/>
        </w:rPr>
        <w:t>的關係</w:t>
      </w:r>
      <w:r w:rsidR="009154DA">
        <w:rPr>
          <w:rFonts w:hint="eastAsia"/>
          <w:color w:val="0070C0"/>
        </w:rPr>
        <w:t>為何</w:t>
      </w:r>
      <w:r w:rsidR="00A00F3A">
        <w:rPr>
          <w:rFonts w:hint="eastAsia"/>
          <w:color w:val="0070C0"/>
        </w:rPr>
        <w:t>。</w:t>
      </w:r>
      <w:proofErr w:type="gramStart"/>
      <w:r w:rsidR="00D65EA6">
        <w:rPr>
          <w:rFonts w:hint="eastAsia"/>
          <w:color w:val="0070C0"/>
        </w:rPr>
        <w:t>若維度</w:t>
      </w:r>
      <w:proofErr w:type="gramEnd"/>
      <w:r w:rsidR="00D65EA6">
        <w:rPr>
          <w:rFonts w:hint="eastAsia"/>
          <w:color w:val="0070C0"/>
        </w:rPr>
        <w:t>值因為不齊全進而無法被充分比較下，無法確定缺失值的實際數值大小</w:t>
      </w:r>
      <w:r w:rsidR="006E0A78">
        <w:rPr>
          <w:rFonts w:hint="eastAsia"/>
          <w:color w:val="0070C0"/>
        </w:rPr>
        <w:t>關係</w:t>
      </w:r>
      <w:r w:rsidR="00D65EA6">
        <w:rPr>
          <w:rFonts w:hint="eastAsia"/>
          <w:color w:val="0070C0"/>
        </w:rPr>
        <w:t>，很難準確地判斷某資料點應否被置於天際線之中</w:t>
      </w:r>
      <w:r w:rsidR="00876B76">
        <w:rPr>
          <w:rFonts w:hint="eastAsia"/>
          <w:color w:val="0070C0"/>
        </w:rPr>
        <w:t>，更無法確立該資料點與其他相異資料點的支配關係</w:t>
      </w:r>
      <w:r w:rsidR="00D65EA6">
        <w:rPr>
          <w:rFonts w:hint="eastAsia"/>
          <w:color w:val="0070C0"/>
        </w:rPr>
        <w:t>。由此可見，</w:t>
      </w:r>
      <w:r w:rsidR="00866B15">
        <w:rPr>
          <w:rFonts w:hint="eastAsia"/>
          <w:color w:val="0070C0"/>
        </w:rPr>
        <w:t>資料集的完整性在天際線查詢上成為一個重要的議題。</w:t>
      </w:r>
      <w:r w:rsidR="00BC6CB8">
        <w:rPr>
          <w:rFonts w:hint="eastAsia"/>
          <w:color w:val="0070C0"/>
        </w:rPr>
        <w:t>然而在</w:t>
      </w:r>
      <w:r w:rsidR="00C8186D">
        <w:rPr>
          <w:rFonts w:hint="eastAsia"/>
        </w:rPr>
        <w:t>現實生活中，在</w:t>
      </w:r>
      <w:r w:rsidR="001C4635">
        <w:rPr>
          <w:rFonts w:hint="eastAsia"/>
        </w:rPr>
        <w:t>獲得</w:t>
      </w:r>
      <w:r w:rsidR="00C8186D">
        <w:rPr>
          <w:rFonts w:hint="eastAsia"/>
        </w:rPr>
        <w:t>資料的過程當中難免會面臨到資料不齊全的狀況</w:t>
      </w:r>
      <w:r w:rsidR="00C8186D">
        <w:fldChar w:fldCharType="begin"/>
      </w:r>
      <w:r w:rsidR="00C8186D">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C8186D">
        <w:fldChar w:fldCharType="separate"/>
      </w:r>
      <w:r w:rsidR="00C8186D" w:rsidRPr="006E7510">
        <w:rPr>
          <w:rFonts w:cs="Times New Roman"/>
        </w:rPr>
        <w:t>[17]</w:t>
      </w:r>
      <w:r w:rsidR="00C8186D">
        <w:fldChar w:fldCharType="end"/>
      </w:r>
      <w:r w:rsidR="00C8186D">
        <w:rPr>
          <w:rFonts w:hint="eastAsia"/>
        </w:rPr>
        <w:t>，例如可能在蒐集過程中不慎讓內容流失或者</w:t>
      </w:r>
      <w:r w:rsidR="00C8186D" w:rsidRPr="00714F67">
        <w:rPr>
          <w:rFonts w:hint="eastAsia"/>
          <w:color w:val="0070C0"/>
        </w:rPr>
        <w:t>是因為某些因素遺失資料數據</w:t>
      </w:r>
      <w:r w:rsidR="00C94423">
        <w:rPr>
          <w:color w:val="0070C0"/>
        </w:rPr>
        <w:fldChar w:fldCharType="begin"/>
      </w:r>
      <w:r w:rsidR="00C94423">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C94423">
        <w:rPr>
          <w:color w:val="0070C0"/>
        </w:rPr>
        <w:fldChar w:fldCharType="separate"/>
      </w:r>
      <w:r w:rsidR="00C94423" w:rsidRPr="00C94423">
        <w:rPr>
          <w:rFonts w:cs="Times New Roman"/>
        </w:rPr>
        <w:t>[4]</w:t>
      </w:r>
      <w:r w:rsidR="00C94423">
        <w:rPr>
          <w:color w:val="0070C0"/>
        </w:rPr>
        <w:fldChar w:fldCharType="end"/>
      </w:r>
      <w:r w:rsidR="00C8186D">
        <w:rPr>
          <w:rFonts w:hint="eastAsia"/>
        </w:rPr>
        <w:t>，使得蒐集到的資料值無法</w:t>
      </w:r>
      <w:r w:rsidR="00C8186D" w:rsidRPr="00714F67">
        <w:rPr>
          <w:rFonts w:hint="eastAsia"/>
          <w:color w:val="0070C0"/>
        </w:rPr>
        <w:t>完備</w:t>
      </w:r>
      <w:r w:rsidR="00C8186D">
        <w:rPr>
          <w:rFonts w:hint="eastAsia"/>
        </w:rPr>
        <w:t>，而此一類資料集在資料科學領域中被稱之為</w:t>
      </w:r>
      <w:r w:rsidR="00C8186D">
        <w:rPr>
          <w:rFonts w:ascii="標楷體" w:hAnsi="標楷體" w:hint="eastAsia"/>
        </w:rPr>
        <w:t>「不完整資料集」，即資料當中某些屬性不全具有資料值。</w:t>
      </w:r>
    </w:p>
    <w:p w14:paraId="3FCC05C8" w14:textId="621C0D21" w:rsidR="00346ED0" w:rsidRPr="009C7702" w:rsidRDefault="006240BF" w:rsidP="00DA28BC">
      <w:pPr>
        <w:ind w:firstLine="425"/>
        <w:rPr>
          <w:color w:val="000000" w:themeColor="text1"/>
        </w:rPr>
      </w:pPr>
      <w:r w:rsidRPr="001B658B">
        <w:rPr>
          <w:rFonts w:hint="eastAsia"/>
          <w:color w:val="0070C0"/>
        </w:rPr>
        <w:t>然而在上述各種演算法當中，都有一個共同假設情況，</w:t>
      </w:r>
      <w:r w:rsidR="00D86630" w:rsidRPr="001B658B">
        <w:rPr>
          <w:rFonts w:hint="eastAsia"/>
          <w:color w:val="0070C0"/>
        </w:rPr>
        <w:t>即</w:t>
      </w:r>
      <w:r w:rsidRPr="001B658B">
        <w:rPr>
          <w:rFonts w:hint="eastAsia"/>
          <w:color w:val="0070C0"/>
        </w:rPr>
        <w:t>已知輸入</w:t>
      </w:r>
      <w:proofErr w:type="gramStart"/>
      <w:r w:rsidRPr="001B658B">
        <w:rPr>
          <w:rFonts w:hint="eastAsia"/>
          <w:color w:val="0070C0"/>
        </w:rPr>
        <w:t>資料集本為</w:t>
      </w:r>
      <w:proofErr w:type="gramEnd"/>
      <w:r w:rsidRPr="001B658B">
        <w:rPr>
          <w:rFonts w:hint="eastAsia"/>
          <w:color w:val="0070C0"/>
        </w:rPr>
        <w:t>不具任何缺失值的完整資料集</w:t>
      </w:r>
      <w:r w:rsidR="00D86630" w:rsidRPr="001B658B">
        <w:rPr>
          <w:rFonts w:hint="eastAsia"/>
          <w:color w:val="0070C0"/>
        </w:rPr>
        <w:t>。</w:t>
      </w:r>
      <w:r w:rsidR="00DA28BC" w:rsidRPr="001B658B">
        <w:rPr>
          <w:rFonts w:hint="eastAsia"/>
          <w:color w:val="0070C0"/>
        </w:rPr>
        <w:t>換句話說，上述各種演算法</w:t>
      </w:r>
      <w:r w:rsidR="00F40696">
        <w:rPr>
          <w:rFonts w:hint="eastAsia"/>
          <w:color w:val="0070C0"/>
        </w:rPr>
        <w:t>並</w:t>
      </w:r>
      <w:r w:rsidR="00DA28BC" w:rsidRPr="001B658B">
        <w:rPr>
          <w:rFonts w:hint="eastAsia"/>
          <w:color w:val="0070C0"/>
        </w:rPr>
        <w:t>無法</w:t>
      </w:r>
      <w:r w:rsidR="00F40696">
        <w:rPr>
          <w:rFonts w:hint="eastAsia"/>
          <w:color w:val="0070C0"/>
        </w:rPr>
        <w:t>解決在</w:t>
      </w:r>
      <w:r w:rsidR="00DA28BC" w:rsidRPr="001B658B">
        <w:rPr>
          <w:rFonts w:hint="eastAsia"/>
          <w:color w:val="0070C0"/>
        </w:rPr>
        <w:t>具有缺失值的不完整資料集</w:t>
      </w:r>
      <w:r w:rsidR="00F40696">
        <w:rPr>
          <w:rFonts w:hint="eastAsia"/>
          <w:color w:val="0070C0"/>
        </w:rPr>
        <w:t>中</w:t>
      </w:r>
      <w:r w:rsidR="00DA28BC" w:rsidRPr="001B658B">
        <w:rPr>
          <w:rFonts w:hint="eastAsia"/>
          <w:color w:val="0070C0"/>
        </w:rPr>
        <w:t>執行天際線查詢演</w:t>
      </w:r>
      <w:r w:rsidR="001410F3">
        <w:rPr>
          <w:rFonts w:hint="eastAsia"/>
          <w:color w:val="0070C0"/>
        </w:rPr>
        <w:t>的問題</w:t>
      </w:r>
      <w:r w:rsidR="00DA28BC" w:rsidRPr="001B658B">
        <w:rPr>
          <w:rFonts w:hint="eastAsia"/>
          <w:color w:val="0070C0"/>
        </w:rPr>
        <w:t>。</w:t>
      </w:r>
      <w:r w:rsidR="001116A6" w:rsidRPr="001116A6">
        <w:rPr>
          <w:rFonts w:hint="eastAsia"/>
          <w:color w:val="0070C0"/>
        </w:rPr>
        <w:t>目前</w:t>
      </w:r>
      <w:r w:rsidR="001116A6">
        <w:rPr>
          <w:rFonts w:hint="eastAsia"/>
          <w:color w:val="0070C0"/>
        </w:rPr>
        <w:t>可以在不完整資料集下查詢天際線的演算法，大都是對缺失情形</w:t>
      </w:r>
      <w:r w:rsidR="00D44700">
        <w:rPr>
          <w:rFonts w:hint="eastAsia"/>
          <w:color w:val="0070C0"/>
        </w:rPr>
        <w:t>以</w:t>
      </w:r>
      <w:r w:rsidR="001116A6">
        <w:rPr>
          <w:rFonts w:hint="eastAsia"/>
          <w:color w:val="0070C0"/>
        </w:rPr>
        <w:t>b</w:t>
      </w:r>
      <w:r w:rsidR="001116A6">
        <w:rPr>
          <w:color w:val="0070C0"/>
        </w:rPr>
        <w:t>itmap</w:t>
      </w:r>
      <w:r w:rsidR="001116A6">
        <w:rPr>
          <w:rFonts w:hint="eastAsia"/>
          <w:color w:val="0070C0"/>
        </w:rPr>
        <w:t>方式</w:t>
      </w:r>
      <w:r w:rsidR="00D44700">
        <w:rPr>
          <w:rFonts w:hint="eastAsia"/>
          <w:color w:val="0070C0"/>
        </w:rPr>
        <w:t>做二進制</w:t>
      </w:r>
      <w:r w:rsidR="001116A6">
        <w:rPr>
          <w:rFonts w:hint="eastAsia"/>
          <w:color w:val="0070C0"/>
        </w:rPr>
        <w:t>編碼</w:t>
      </w:r>
      <w:r w:rsidR="001116A6">
        <w:rPr>
          <w:color w:val="0070C0"/>
        </w:rPr>
        <w:fldChar w:fldCharType="begin"/>
      </w:r>
      <w:r w:rsidR="001116A6">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Pr>
          <w:color w:val="0070C0"/>
        </w:rPr>
        <w:fldChar w:fldCharType="separate"/>
      </w:r>
      <w:r w:rsidR="001116A6" w:rsidRPr="001116A6">
        <w:rPr>
          <w:rFonts w:cs="Times New Roman"/>
        </w:rPr>
        <w:t>[8]</w:t>
      </w:r>
      <w:r w:rsidR="001116A6">
        <w:rPr>
          <w:color w:val="0070C0"/>
        </w:rPr>
        <w:fldChar w:fldCharType="end"/>
      </w:r>
      <w:r w:rsidR="001116A6">
        <w:rPr>
          <w:rFonts w:hint="eastAsia"/>
          <w:color w:val="0070C0"/>
        </w:rPr>
        <w:t>。</w:t>
      </w:r>
      <w:r w:rsidR="00E52984">
        <w:rPr>
          <w:rFonts w:hint="eastAsia"/>
          <w:color w:val="0070C0"/>
        </w:rPr>
        <w:t>其做法為</w:t>
      </w:r>
      <w:r w:rsidR="00D44700">
        <w:rPr>
          <w:rFonts w:hint="eastAsia"/>
          <w:color w:val="0070C0"/>
        </w:rPr>
        <w:t>將相同缺失</w:t>
      </w:r>
      <w:r w:rsidR="00E52984">
        <w:rPr>
          <w:rFonts w:hint="eastAsia"/>
          <w:color w:val="0070C0"/>
        </w:rPr>
        <w:t>維度的</w:t>
      </w:r>
      <w:r w:rsidR="00CC4304">
        <w:rPr>
          <w:rFonts w:hint="eastAsia"/>
          <w:color w:val="0070C0"/>
        </w:rPr>
        <w:t>資料點收集在同一編碼方式的集合中，再根據剩下未缺失的維度值以傳統方式做比較，決定</w:t>
      </w:r>
      <w:r w:rsidR="0028465E">
        <w:rPr>
          <w:rFonts w:hint="eastAsia"/>
          <w:color w:val="0070C0"/>
        </w:rPr>
        <w:t>相</w:t>
      </w:r>
      <w:r w:rsidR="00CC4304">
        <w:rPr>
          <w:rFonts w:hint="eastAsia"/>
          <w:color w:val="0070C0"/>
        </w:rPr>
        <w:t>同缺失情形的</w:t>
      </w:r>
      <w:r w:rsidR="0028465E">
        <w:rPr>
          <w:rFonts w:hint="eastAsia"/>
          <w:color w:val="0070C0"/>
        </w:rPr>
        <w:t>子天際線。最終再將不同缺失情形的子天際線</w:t>
      </w:r>
      <w:r w:rsidR="001D188B">
        <w:rPr>
          <w:rFonts w:hint="eastAsia"/>
          <w:color w:val="0070C0"/>
        </w:rPr>
        <w:t>聯集成</w:t>
      </w:r>
      <w:r w:rsidR="0028465E">
        <w:rPr>
          <w:rFonts w:hint="eastAsia"/>
          <w:color w:val="0070C0"/>
        </w:rPr>
        <w:t>最終天際線。</w:t>
      </w:r>
      <w:r w:rsidR="00693BD5">
        <w:rPr>
          <w:rFonts w:hint="eastAsia"/>
          <w:color w:val="0070C0"/>
        </w:rPr>
        <w:t>以編碼</w:t>
      </w:r>
      <w:r w:rsidR="0028465E">
        <w:rPr>
          <w:rFonts w:hint="eastAsia"/>
          <w:color w:val="0070C0"/>
        </w:rPr>
        <w:t>方式</w:t>
      </w:r>
      <w:r w:rsidR="00693BD5">
        <w:rPr>
          <w:rFonts w:hint="eastAsia"/>
          <w:color w:val="0070C0"/>
        </w:rPr>
        <w:t>分類缺失情形</w:t>
      </w:r>
      <w:r w:rsidR="002271C7">
        <w:rPr>
          <w:rFonts w:hint="eastAsia"/>
          <w:color w:val="0070C0"/>
        </w:rPr>
        <w:t>，</w:t>
      </w:r>
      <w:r w:rsidR="0028465E">
        <w:rPr>
          <w:rFonts w:hint="eastAsia"/>
          <w:color w:val="0070C0"/>
        </w:rPr>
        <w:t>雖然可以解決相同缺失類型</w:t>
      </w:r>
      <w:r w:rsidR="00693BD5">
        <w:rPr>
          <w:rFonts w:hint="eastAsia"/>
          <w:color w:val="0070C0"/>
        </w:rPr>
        <w:t>的資料並決定子天際線</w:t>
      </w:r>
      <w:r w:rsidR="00CC259B">
        <w:rPr>
          <w:rFonts w:hint="eastAsia"/>
          <w:color w:val="0070C0"/>
        </w:rPr>
        <w:t>。對不同編碼方式的子天際線彼此仍然具有缺失值，</w:t>
      </w:r>
      <w:r w:rsidR="00AA7D18">
        <w:rPr>
          <w:rFonts w:hint="eastAsia"/>
          <w:color w:val="0070C0"/>
        </w:rPr>
        <w:t>可見缺失值問題</w:t>
      </w:r>
      <w:r w:rsidR="00294BAB">
        <w:rPr>
          <w:rFonts w:hint="eastAsia"/>
          <w:color w:val="0070C0"/>
        </w:rPr>
        <w:t>仍然無法藉由</w:t>
      </w:r>
      <w:r w:rsidR="00AA7D18">
        <w:rPr>
          <w:rFonts w:hint="eastAsia"/>
          <w:color w:val="0070C0"/>
        </w:rPr>
        <w:t>此</w:t>
      </w:r>
      <w:r w:rsidR="00294BAB">
        <w:rPr>
          <w:rFonts w:hint="eastAsia"/>
          <w:color w:val="0070C0"/>
        </w:rPr>
        <w:t>方式</w:t>
      </w:r>
      <w:r w:rsidR="00AA7D18">
        <w:rPr>
          <w:rFonts w:hint="eastAsia"/>
          <w:color w:val="0070C0"/>
        </w:rPr>
        <w:t>來</w:t>
      </w:r>
      <w:r w:rsidR="00294BAB">
        <w:rPr>
          <w:rFonts w:hint="eastAsia"/>
          <w:color w:val="0070C0"/>
        </w:rPr>
        <w:t>解決</w:t>
      </w:r>
      <w:r w:rsidR="004D1B98">
        <w:rPr>
          <w:rFonts w:hint="eastAsia"/>
          <w:color w:val="0070C0"/>
        </w:rPr>
        <w:t>定</w:t>
      </w:r>
      <w:r w:rsidR="00BE54C3">
        <w:rPr>
          <w:rFonts w:hint="eastAsia"/>
          <w:color w:val="0070C0"/>
        </w:rPr>
        <w:t>不同缺失</w:t>
      </w:r>
      <w:r w:rsidR="004D1B98">
        <w:rPr>
          <w:rFonts w:hint="eastAsia"/>
          <w:color w:val="0070C0"/>
        </w:rPr>
        <w:t>維度下</w:t>
      </w:r>
      <w:r w:rsidR="00BE54C3">
        <w:rPr>
          <w:rFonts w:hint="eastAsia"/>
          <w:color w:val="0070C0"/>
        </w:rPr>
        <w:t>的子天際線</w:t>
      </w:r>
      <w:r w:rsidR="004D1B98">
        <w:rPr>
          <w:rFonts w:hint="eastAsia"/>
          <w:color w:val="0070C0"/>
        </w:rPr>
        <w:t>之間的</w:t>
      </w:r>
      <w:r w:rsidR="00BE54C3">
        <w:rPr>
          <w:rFonts w:hint="eastAsia"/>
          <w:color w:val="0070C0"/>
        </w:rPr>
        <w:t>支配關係。</w:t>
      </w:r>
      <w:r w:rsidR="007C4199">
        <w:rPr>
          <w:rFonts w:hint="eastAsia"/>
          <w:color w:val="0070C0"/>
        </w:rPr>
        <w:t>本研究針對缺失值所</w:t>
      </w:r>
      <w:r w:rsidR="00033465">
        <w:rPr>
          <w:rFonts w:hint="eastAsia"/>
          <w:color w:val="0070C0"/>
        </w:rPr>
        <w:t>形</w:t>
      </w:r>
      <w:r w:rsidR="007C4199">
        <w:rPr>
          <w:rFonts w:hint="eastAsia"/>
          <w:color w:val="0070C0"/>
        </w:rPr>
        <w:t>成</w:t>
      </w:r>
      <w:r w:rsidR="00E06CFA">
        <w:rPr>
          <w:rFonts w:hint="eastAsia"/>
          <w:color w:val="0070C0"/>
        </w:rPr>
        <w:t>的</w:t>
      </w:r>
      <w:r w:rsidR="007C4199">
        <w:rPr>
          <w:rFonts w:hint="eastAsia"/>
          <w:color w:val="0070C0"/>
        </w:rPr>
        <w:t>不完整資料集，</w:t>
      </w:r>
      <w:r w:rsidR="0056465D">
        <w:rPr>
          <w:rFonts w:hint="eastAsia"/>
          <w:color w:val="0070C0"/>
        </w:rPr>
        <w:t>探討如何</w:t>
      </w:r>
      <w:r w:rsidR="00F85ECE">
        <w:rPr>
          <w:rFonts w:hint="eastAsia"/>
          <w:color w:val="0070C0"/>
        </w:rPr>
        <w:t>資料集</w:t>
      </w:r>
      <w:r w:rsidR="0056465D">
        <w:rPr>
          <w:rFonts w:hint="eastAsia"/>
          <w:color w:val="0070C0"/>
        </w:rPr>
        <w:t>完整性的問題。</w:t>
      </w:r>
    </w:p>
    <w:p w14:paraId="7993593C" w14:textId="3953DD17" w:rsidR="00DD3813" w:rsidRDefault="00DD3813" w:rsidP="003D0066">
      <w:pPr>
        <w:ind w:firstLine="425"/>
      </w:pPr>
      <w:r w:rsidRPr="009C7702">
        <w:rPr>
          <w:rFonts w:hint="eastAsia"/>
          <w:color w:val="0070C0"/>
        </w:rPr>
        <w:t>為了能夠讓上述的各種演算法可以在完整資料集中執行。本論文的研究動機便針對不完整資料集內的缺失值以不同缺失值處理技術後，形成新的完整資料集。</w:t>
      </w:r>
      <w:r w:rsidR="00A4204E">
        <w:rPr>
          <w:rFonts w:hint="eastAsia"/>
          <w:color w:val="0070C0"/>
        </w:rPr>
        <w:t>欲改善不完整資料集為完整資料集的</w:t>
      </w:r>
      <w:r w:rsidR="00707428">
        <w:rPr>
          <w:rFonts w:hint="eastAsia"/>
          <w:color w:val="0070C0"/>
        </w:rPr>
        <w:t>所有</w:t>
      </w:r>
      <w:r w:rsidR="00A4204E">
        <w:rPr>
          <w:rFonts w:hint="eastAsia"/>
          <w:color w:val="0070C0"/>
        </w:rPr>
        <w:t>方法中，</w:t>
      </w:r>
      <w:r w:rsidR="00760CA7">
        <w:rPr>
          <w:rFonts w:hint="eastAsia"/>
          <w:color w:val="0070C0"/>
        </w:rPr>
        <w:t>。</w:t>
      </w:r>
      <w:r w:rsidR="004F6A89">
        <w:rPr>
          <w:rFonts w:hint="eastAsia"/>
          <w:color w:val="0070C0"/>
        </w:rPr>
        <w:t>對輸入</w:t>
      </w:r>
      <w:r w:rsidR="00EE70DD">
        <w:rPr>
          <w:rFonts w:hint="eastAsia"/>
          <w:color w:val="0070C0"/>
        </w:rPr>
        <w:t>不完整資料集中具有缺失值的位置</w:t>
      </w:r>
      <w:r w:rsidR="00FB4206">
        <w:rPr>
          <w:rFonts w:hint="eastAsia"/>
          <w:color w:val="0070C0"/>
        </w:rPr>
        <w:t>執行填補法，使得所有具有缺失的維度值都有可參考的新值。</w:t>
      </w:r>
      <w:r w:rsidR="007F157F" w:rsidRPr="009C7702">
        <w:rPr>
          <w:rFonts w:hint="eastAsia"/>
          <w:color w:val="0070C0"/>
        </w:rPr>
        <w:t>如此一來</w:t>
      </w:r>
      <w:r w:rsidR="00EA2539" w:rsidRPr="009C7702">
        <w:rPr>
          <w:rFonts w:hint="eastAsia"/>
          <w:color w:val="0070C0"/>
        </w:rPr>
        <w:t>經</w:t>
      </w:r>
      <w:r w:rsidR="00CC3584" w:rsidRPr="009C7702">
        <w:rPr>
          <w:rFonts w:hint="eastAsia"/>
          <w:color w:val="0070C0"/>
        </w:rPr>
        <w:t>過</w:t>
      </w:r>
      <w:r w:rsidR="00EA2539" w:rsidRPr="009C7702">
        <w:rPr>
          <w:rFonts w:hint="eastAsia"/>
          <w:color w:val="0070C0"/>
        </w:rPr>
        <w:t>缺失值技術處理後的</w:t>
      </w:r>
      <w:r w:rsidR="007F157F" w:rsidRPr="009C7702">
        <w:rPr>
          <w:rFonts w:hint="eastAsia"/>
          <w:color w:val="0070C0"/>
        </w:rPr>
        <w:t>完整資料集</w:t>
      </w:r>
      <w:r w:rsidR="00CC3584" w:rsidRPr="009C7702">
        <w:rPr>
          <w:rFonts w:hint="eastAsia"/>
          <w:color w:val="0070C0"/>
        </w:rPr>
        <w:t>，先前描述的數種天際線查詢演算法便能夠</w:t>
      </w:r>
      <w:r w:rsidR="00F321C1" w:rsidRPr="009C7702">
        <w:rPr>
          <w:rFonts w:hint="eastAsia"/>
          <w:color w:val="0070C0"/>
        </w:rPr>
        <w:t>順利執行</w:t>
      </w:r>
      <w:r w:rsidR="007F157F" w:rsidRPr="009C7702">
        <w:rPr>
          <w:rFonts w:hint="eastAsia"/>
          <w:color w:val="0070C0"/>
        </w:rPr>
        <w:t>天際線查詢</w:t>
      </w:r>
      <w:r w:rsidR="002F29DF" w:rsidRPr="009C7702">
        <w:rPr>
          <w:rFonts w:hint="eastAsia"/>
          <w:color w:val="0070C0"/>
        </w:rPr>
        <w:t>演算法</w:t>
      </w:r>
      <w:r w:rsidR="007F157F" w:rsidRPr="009C7702">
        <w:rPr>
          <w:rFonts w:hint="eastAsia"/>
          <w:color w:val="0070C0"/>
        </w:rPr>
        <w:t>。</w:t>
      </w:r>
      <w:r w:rsidR="009C7702">
        <w:rPr>
          <w:rFonts w:hint="eastAsia"/>
        </w:rPr>
        <w:t xml:space="preserve"> </w:t>
      </w:r>
    </w:p>
    <w:p w14:paraId="2A81447B" w14:textId="2D7E9CA4" w:rsidR="004C7FEB" w:rsidRDefault="00A34BDE" w:rsidP="000D4AA2">
      <w:pPr>
        <w:ind w:firstLine="425"/>
      </w:pPr>
      <w:r w:rsidRPr="00A34BDE">
        <w:t>而針對缺失值填補的演算法</w:t>
      </w:r>
      <w:r w:rsidR="00075459">
        <w:rPr>
          <w:rFonts w:hint="eastAsia"/>
        </w:rPr>
        <w:t>，</w:t>
      </w:r>
      <w:r w:rsidRPr="00A34BDE">
        <w:t>其中又以</w:t>
      </w:r>
      <w:r w:rsidR="0016197E">
        <w:t>k</w:t>
      </w:r>
      <w:r w:rsidR="0016197E">
        <w:rPr>
          <w:rFonts w:hint="eastAsia"/>
        </w:rPr>
        <w:t>鄰近填補法</w:t>
      </w:r>
      <w:r w:rsidRPr="00A34BDE">
        <w:t>對不同缺失狀況表現較好</w:t>
      </w:r>
      <w:r w:rsidR="00075459">
        <w:rPr>
          <w:rFonts w:hint="eastAsia"/>
        </w:rPr>
        <w:t>。</w:t>
      </w:r>
      <w:r w:rsidRPr="00A34BDE">
        <w:t>然而，過往</w:t>
      </w:r>
      <w:r w:rsidR="00075459">
        <w:rPr>
          <w:rFonts w:hint="eastAsia"/>
        </w:rPr>
        <w:t>研究</w:t>
      </w:r>
      <w:r w:rsidRPr="00A34BDE">
        <w:t>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w:t>
      </w:r>
      <w:r w:rsidR="00075459">
        <w:rPr>
          <w:rFonts w:hint="eastAsia"/>
        </w:rPr>
        <w:t>每</w:t>
      </w:r>
      <w:proofErr w:type="gramStart"/>
      <w:r w:rsidR="00075459">
        <w:rPr>
          <w:rFonts w:hint="eastAsia"/>
        </w:rPr>
        <w:t>個</w:t>
      </w:r>
      <w:proofErr w:type="gramEnd"/>
      <w:r w:rsidRPr="00A34BDE">
        <w:t>缺失值</w:t>
      </w:r>
      <w:proofErr w:type="gramStart"/>
      <w:r w:rsidRPr="00A34BDE">
        <w:t>找</w:t>
      </w:r>
      <w:r w:rsidR="007B55C8">
        <w:rPr>
          <w:rFonts w:hint="eastAsia"/>
        </w:rPr>
        <w:t>到</w:t>
      </w:r>
      <w:r w:rsidR="00C86243">
        <w:rPr>
          <w:rFonts w:hint="eastAsia"/>
        </w:rPr>
        <w:t>該維度</w:t>
      </w:r>
      <w:proofErr w:type="gramEnd"/>
      <w:r w:rsidR="00075459" w:rsidRPr="00A34BDE">
        <w:t>k</w:t>
      </w:r>
      <w:proofErr w:type="gramStart"/>
      <w:r w:rsidR="00075459">
        <w:rPr>
          <w:rFonts w:hint="eastAsia"/>
        </w:rPr>
        <w:t>個</w:t>
      </w:r>
      <w:proofErr w:type="gramEnd"/>
      <w:r w:rsidRPr="00A34BDE">
        <w:t>鄰近點的</w:t>
      </w:r>
      <w:r w:rsidR="00D51A8C">
        <w:rPr>
          <w:rFonts w:hint="eastAsia"/>
        </w:rPr>
        <w:t>值</w:t>
      </w:r>
      <w:r w:rsidR="00075459">
        <w:rPr>
          <w:rFonts w:hint="eastAsia"/>
        </w:rPr>
        <w:t>做填補</w:t>
      </w:r>
      <w:r w:rsidRPr="00A34BDE">
        <w:t>，但卻少有研究針對不同缺失情形</w:t>
      </w:r>
      <w:r w:rsidR="00C86243">
        <w:rPr>
          <w:rFonts w:hint="eastAsia"/>
        </w:rPr>
        <w:t>下做</w:t>
      </w:r>
      <w:r w:rsidRPr="00A34BDE">
        <w:t>個別處理</w:t>
      </w:r>
      <w:r w:rsidR="00075459">
        <w:rPr>
          <w:rFonts w:hint="eastAsia"/>
        </w:rPr>
        <w:t>。</w:t>
      </w:r>
      <w:r w:rsidRPr="00A34BDE">
        <w:t>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度</w:t>
      </w:r>
      <w:proofErr w:type="gramEnd"/>
      <w:r w:rsidRPr="00A34BDE">
        <w:t>所佔有比例等等，均</w:t>
      </w:r>
      <w:r w:rsidR="007B55C8">
        <w:rPr>
          <w:rFonts w:hint="eastAsia"/>
        </w:rPr>
        <w:t>予</w:t>
      </w:r>
      <w:r w:rsidRPr="00A34BDE">
        <w:t>以同一機制搜尋</w:t>
      </w:r>
      <w:r w:rsidRPr="00A34BDE">
        <w:t>k</w:t>
      </w:r>
      <w:proofErr w:type="gramStart"/>
      <w:r w:rsidRPr="00A34BDE">
        <w:t>個</w:t>
      </w:r>
      <w:proofErr w:type="gramEnd"/>
      <w:r w:rsidRPr="00A34BDE">
        <w:t>鄰近點後，</w:t>
      </w:r>
      <w:r w:rsidR="00DA55B8">
        <w:rPr>
          <w:rFonts w:hint="eastAsia"/>
        </w:rPr>
        <w:t>並予以相同權重，</w:t>
      </w:r>
      <w:r w:rsidRPr="00A34BDE">
        <w:t>將值填補回</w:t>
      </w:r>
      <w:r w:rsidR="00DA55B8">
        <w:rPr>
          <w:rFonts w:hint="eastAsia"/>
        </w:rPr>
        <w:t>該缺失值欄位</w:t>
      </w:r>
      <w:r w:rsidRPr="00A34BDE">
        <w:t>。根據上述之情形，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w:t>
      </w:r>
      <w:r w:rsidR="00075459">
        <w:rPr>
          <w:rFonts w:hint="eastAsia"/>
        </w:rPr>
        <w:t>探討</w:t>
      </w:r>
      <w:r w:rsidRPr="00A34BDE">
        <w:t>對於缺失值分布不同的情況以及不同缺失情形，基於</w:t>
      </w:r>
      <w:r w:rsidR="004A06C7">
        <w:rPr>
          <w:rFonts w:hint="eastAsia"/>
        </w:rPr>
        <w:t>原</w:t>
      </w:r>
      <w:r w:rsidR="004A06C7">
        <w:rPr>
          <w:rFonts w:hint="eastAsia"/>
        </w:rPr>
        <w:t>k</w:t>
      </w:r>
      <w:r w:rsidR="004A06C7">
        <w:rPr>
          <w:rFonts w:hint="eastAsia"/>
        </w:rPr>
        <w:t>鄰近</w:t>
      </w:r>
      <w:r w:rsidR="00075459">
        <w:rPr>
          <w:rFonts w:hint="eastAsia"/>
        </w:rPr>
        <w:t>點</w:t>
      </w:r>
      <w:r w:rsidR="004A06C7">
        <w:rPr>
          <w:rFonts w:hint="eastAsia"/>
        </w:rPr>
        <w:t>填補</w:t>
      </w:r>
      <w:r w:rsidRPr="00A34BDE">
        <w:t>方法上做改</w:t>
      </w:r>
      <w:r w:rsidR="004A06C7">
        <w:rPr>
          <w:rFonts w:hint="eastAsia"/>
        </w:rPr>
        <w:t>善</w:t>
      </w:r>
      <w:r w:rsidRPr="00A34BDE">
        <w:t>，並提出一個改進的方法。</w:t>
      </w:r>
    </w:p>
    <w:p w14:paraId="6E7159C6" w14:textId="3451832E"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w:t>
      </w:r>
      <w:r w:rsidR="00852839">
        <w:rPr>
          <w:rFonts w:hint="eastAsia"/>
          <w:color w:val="0070C0"/>
        </w:rPr>
        <w:lastRenderedPageBreak/>
        <w:t>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7C6F9E">
        <w:rPr>
          <w:rFonts w:hint="eastAsia"/>
          <w:color w:val="0070C0"/>
        </w:rPr>
        <w:t>k</w:t>
      </w:r>
      <w:r w:rsidR="007C6F9E">
        <w:rPr>
          <w:rFonts w:hint="eastAsia"/>
          <w:color w:val="0070C0"/>
        </w:rPr>
        <w:t>鄰近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9D40A5">
        <w:rPr>
          <w:rFonts w:hint="eastAsia"/>
          <w:color w:val="0070C0"/>
        </w:rPr>
        <w:t>k</w:t>
      </w:r>
      <w:r w:rsidR="009D40A5">
        <w:rPr>
          <w:rFonts w:hint="eastAsia"/>
          <w:color w:val="0070C0"/>
        </w:rPr>
        <w:t>鄰近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87406">
        <w:rPr>
          <w:rFonts w:hint="eastAsia"/>
          <w:color w:val="0070C0"/>
        </w:rPr>
        <w:t>k</w:t>
      </w:r>
      <w:r w:rsidR="00387406">
        <w:rPr>
          <w:rFonts w:hint="eastAsia"/>
          <w:color w:val="0070C0"/>
        </w:rPr>
        <w:t>鄰近填補法對缺失值較高的不完整資料集填補效果很有限</w:t>
      </w:r>
      <w:r w:rsidR="00077DC4">
        <w:rPr>
          <w:rFonts w:hint="eastAsia"/>
          <w:color w:val="0070C0"/>
        </w:rPr>
        <w:t>，本論文的方法大幅改善</w:t>
      </w:r>
      <w:r w:rsidR="00077DC4">
        <w:rPr>
          <w:rFonts w:hint="eastAsia"/>
          <w:color w:val="0070C0"/>
        </w:rPr>
        <w:t>k</w:t>
      </w:r>
      <w:r w:rsidR="00077DC4">
        <w:rPr>
          <w:rFonts w:hint="eastAsia"/>
          <w:color w:val="0070C0"/>
        </w:rPr>
        <w:t>鄰近填補法的缺點</w:t>
      </w:r>
      <w:r w:rsidR="009D40A5">
        <w:rPr>
          <w:rFonts w:hint="eastAsia"/>
          <w:color w:val="0070C0"/>
        </w:rPr>
        <w:t>。</w:t>
      </w:r>
      <w:r w:rsidR="00E47641">
        <w:rPr>
          <w:rFonts w:hint="eastAsia"/>
        </w:rPr>
        <w:t xml:space="preserve">  </w:t>
      </w:r>
    </w:p>
    <w:p w14:paraId="32BA08BC" w14:textId="48F34B40"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0025E0">
      <w:pPr>
        <w:pStyle w:val="1"/>
        <w:rPr>
          <w:shd w:val="clear" w:color="auto" w:fill="FFFFFF"/>
        </w:rPr>
      </w:pPr>
      <w:bookmarkStart w:id="9" w:name="_Toc47212904"/>
      <w:r>
        <w:rPr>
          <w:rFonts w:hint="eastAsia"/>
          <w:shd w:val="clear" w:color="auto" w:fill="FFFFFF"/>
        </w:rPr>
        <w:lastRenderedPageBreak/>
        <w:t>相關研究</w:t>
      </w:r>
      <w:bookmarkEnd w:id="9"/>
    </w:p>
    <w:p w14:paraId="4826A6C5" w14:textId="0D825FDA"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Pr>
          <w:shd w:val="clear" w:color="auto" w:fill="FFFFFF"/>
        </w:rPr>
        <w:t>天際線</w:t>
      </w:r>
      <w:r w:rsidR="00D51A8C" w:rsidRPr="00537008">
        <w:rPr>
          <w:rFonts w:hint="eastAsia"/>
          <w:shd w:val="clear" w:color="auto" w:fill="FFFFFF"/>
        </w:rPr>
        <w:t>查詢</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7B5B2CD2" w:rsidR="00A81C57" w:rsidRPr="00537008" w:rsidRDefault="00C85D03" w:rsidP="00DE6D43">
      <w:pPr>
        <w:pStyle w:val="2"/>
      </w:pPr>
      <w:bookmarkStart w:id="10" w:name="_Toc47212905"/>
      <w:r>
        <w:rPr>
          <w:rFonts w:hint="eastAsia"/>
        </w:rPr>
        <w:t>2.1</w:t>
      </w:r>
      <w:r w:rsidR="00A81C57" w:rsidRPr="009F0A02">
        <w:rPr>
          <w:rFonts w:hint="eastAsia"/>
        </w:rPr>
        <w:t>天際線</w:t>
      </w:r>
      <w:r w:rsidR="00D51A8C" w:rsidRPr="00537008">
        <w:rPr>
          <w:rFonts w:hint="eastAsia"/>
        </w:rPr>
        <w:t>查詢</w:t>
      </w:r>
      <w:r w:rsidR="00A81C57" w:rsidRPr="00537008">
        <w:rPr>
          <w:rFonts w:hint="eastAsia"/>
        </w:rPr>
        <w:t>與完整資料集</w:t>
      </w:r>
      <w:bookmarkEnd w:id="10"/>
    </w:p>
    <w:p w14:paraId="18C55E8C" w14:textId="4230453F" w:rsidR="000F40DD" w:rsidRPr="00537008" w:rsidRDefault="00CA4544" w:rsidP="005164A1">
      <w:pPr>
        <w:ind w:firstLine="480"/>
      </w:pPr>
      <w:r>
        <w:rPr>
          <w:rFonts w:hint="eastAsia"/>
        </w:rPr>
        <w:t>天際線</w:t>
      </w:r>
      <w:r w:rsidR="00D51A8C">
        <w:rPr>
          <w:rFonts w:hint="eastAsia"/>
        </w:rPr>
        <w:t>查</w:t>
      </w:r>
      <w:r w:rsidR="00D51A8C" w:rsidRPr="00537008">
        <w:rPr>
          <w:rFonts w:hint="eastAsia"/>
        </w:rPr>
        <w:t>詢</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維</w:t>
      </w:r>
      <w:proofErr w:type="gramEnd"/>
      <w:r w:rsidR="00870D61" w:rsidRPr="00537008">
        <w:rPr>
          <w:rFonts w:hint="eastAsia"/>
        </w:rPr>
        <w:t>度的</w:t>
      </w:r>
      <w:proofErr w:type="gramStart"/>
      <w:r w:rsidR="00870D61" w:rsidRPr="00537008">
        <w:rPr>
          <w:rFonts w:hint="eastAsia"/>
        </w:rPr>
        <w:t>值均不小於</w:t>
      </w:r>
      <w:proofErr w:type="gramEnd"/>
      <w:r w:rsidR="00870D61" w:rsidRPr="00537008">
        <w:rPr>
          <w:rFonts w:hint="eastAsia"/>
        </w:rPr>
        <w:t>或等於點</w:t>
      </w:r>
      <w:r w:rsidR="00870D61" w:rsidRPr="00537008">
        <w:rPr>
          <w:rFonts w:hint="eastAsia"/>
        </w:rPr>
        <w:t>q</w:t>
      </w:r>
      <w:r w:rsidR="00D51A8C" w:rsidRPr="00537008">
        <w:rPr>
          <w:rFonts w:hint="eastAsia"/>
        </w:rPr>
        <w:t>的</w:t>
      </w:r>
      <w:proofErr w:type="gramStart"/>
      <w:r w:rsidR="00D51A8C" w:rsidRPr="00537008">
        <w:rPr>
          <w:rFonts w:hint="eastAsia"/>
        </w:rPr>
        <w:t>所有維</w:t>
      </w:r>
      <w:proofErr w:type="gramEnd"/>
      <w:r w:rsidR="00D51A8C" w:rsidRPr="00537008">
        <w:rPr>
          <w:rFonts w:hint="eastAsia"/>
        </w:rPr>
        <w:t>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天際線</w:t>
      </w:r>
      <w:r w:rsidR="00451351" w:rsidRPr="00537008">
        <w:rPr>
          <w:rFonts w:hint="eastAsia"/>
        </w:rPr>
        <w:t>查詢</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sidR="00590ACA" w:rsidRPr="00537008">
        <w:rPr>
          <w:rFonts w:hint="eastAsia"/>
        </w:rPr>
        <w:t>天際線</w:t>
      </w:r>
      <w:r w:rsidR="00451351" w:rsidRPr="00537008">
        <w:rPr>
          <w:rFonts w:hint="eastAsia"/>
        </w:rPr>
        <w:t>查詢</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維</w:t>
      </w:r>
      <w:proofErr w:type="gramEnd"/>
      <w:r w:rsidR="00DF2FD3" w:rsidRPr="00537008">
        <w:rPr>
          <w:rFonts w:hint="eastAsia"/>
        </w:rPr>
        <w:t>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38C01197"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天際線查詢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1" w:name="_Toc47212906"/>
      <w:r>
        <w:rPr>
          <w:rFonts w:hint="eastAsia"/>
        </w:rPr>
        <w:t>2.2</w:t>
      </w:r>
      <w:r>
        <w:rPr>
          <w:rFonts w:hint="eastAsia"/>
        </w:rPr>
        <w:t>缺失資料</w:t>
      </w:r>
      <w:r w:rsidR="00912DCF">
        <w:rPr>
          <w:rFonts w:hint="eastAsia"/>
        </w:rPr>
        <w:t>類型與缺失值</w:t>
      </w:r>
      <w:r>
        <w:rPr>
          <w:rFonts w:hint="eastAsia"/>
        </w:rPr>
        <w:t>處理技術</w:t>
      </w:r>
      <w:bookmarkEnd w:id="11"/>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2" w:name="_Toc47212907"/>
      <w:r>
        <w:rPr>
          <w:rFonts w:cs="Times New Roman" w:hint="eastAsia"/>
        </w:rPr>
        <w:t>2.2.1</w:t>
      </w:r>
      <w:r w:rsidR="008B38A7">
        <w:rPr>
          <w:rFonts w:cs="Times New Roman" w:hint="eastAsia"/>
        </w:rPr>
        <w:t>資料</w:t>
      </w:r>
      <w:r w:rsidR="00A81C57">
        <w:rPr>
          <w:rFonts w:cs="Times New Roman" w:hint="eastAsia"/>
        </w:rPr>
        <w:t>缺失類型</w:t>
      </w:r>
      <w:bookmarkEnd w:id="12"/>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w:t>
      </w:r>
      <w:r w:rsidR="008E147B" w:rsidRPr="00EC69B5">
        <w:rPr>
          <w:rFonts w:cs="Times New Roman" w:hint="eastAsia"/>
        </w:rPr>
        <w:lastRenderedPageBreak/>
        <w:t>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3" w:name="_Toc47212908"/>
      <w:r>
        <w:rPr>
          <w:rFonts w:cs="Times New Roman" w:hint="eastAsia"/>
        </w:rPr>
        <w:t>2.2.2</w:t>
      </w:r>
      <w:r>
        <w:rPr>
          <w:rFonts w:cs="Times New Roman" w:hint="eastAsia"/>
        </w:rPr>
        <w:t>缺失值的處理技術</w:t>
      </w:r>
      <w:bookmarkEnd w:id="13"/>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3EFB43AE" w14:textId="3B7F360A" w:rsidR="00A81C57" w:rsidRDefault="00A81C57" w:rsidP="00DE0426">
      <w:pPr>
        <w:pStyle w:val="2"/>
      </w:pPr>
      <w:bookmarkStart w:id="14" w:name="_Toc47212909"/>
      <w:r>
        <w:rPr>
          <w:rFonts w:hint="eastAsia"/>
        </w:rPr>
        <w:lastRenderedPageBreak/>
        <w:t>2.3</w:t>
      </w:r>
      <w:r w:rsidR="001F6983">
        <w:rPr>
          <w:rFonts w:hint="eastAsia"/>
        </w:rPr>
        <w:t>缺失值</w:t>
      </w:r>
      <w:r>
        <w:rPr>
          <w:rFonts w:hint="eastAsia"/>
        </w:rPr>
        <w:t>填補法</w:t>
      </w:r>
      <w:bookmarkEnd w:id="14"/>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5" w:name="_Toc47212910"/>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5"/>
    </w:p>
    <w:p w14:paraId="1BF3B3ED" w14:textId="4140BAA0"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2F826459" w:rsidR="00207BF3" w:rsidRDefault="00AB35F7" w:rsidP="00207BF3">
      <w:pPr>
        <w:ind w:firstLine="480"/>
        <w:rPr>
          <w:rFonts w:cs="Times New Roman"/>
        </w:rPr>
      </w:pPr>
      <w:r w:rsidRPr="00B46F32">
        <w:rPr>
          <w:rFonts w:cs="Times New Roman" w:hint="eastAsia"/>
        </w:rPr>
        <w:lastRenderedPageBreak/>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6" w:name="_Ref44814096"/>
      <w:bookmarkStart w:id="17" w:name="_Toc47212911"/>
      <w:r>
        <w:rPr>
          <w:rFonts w:hint="eastAsia"/>
        </w:rPr>
        <w:lastRenderedPageBreak/>
        <w:t>問題與方法</w:t>
      </w:r>
      <w:bookmarkEnd w:id="16"/>
      <w:bookmarkEnd w:id="17"/>
    </w:p>
    <w:p w14:paraId="0C2FFD58" w14:textId="3B32AAC4"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8" w:name="_Toc47212912"/>
      <w:r>
        <w:rPr>
          <w:rFonts w:hint="eastAsia"/>
          <w:shd w:val="clear" w:color="auto" w:fill="FFFFFF"/>
        </w:rPr>
        <w:t>3.</w:t>
      </w:r>
      <w:r w:rsidR="00182CDB">
        <w:rPr>
          <w:shd w:val="clear" w:color="auto" w:fill="FFFFFF"/>
        </w:rPr>
        <w:t>1</w:t>
      </w:r>
      <w:r>
        <w:rPr>
          <w:rFonts w:hint="eastAsia"/>
          <w:shd w:val="clear" w:color="auto" w:fill="FFFFFF"/>
        </w:rPr>
        <w:t>研究動機</w:t>
      </w:r>
      <w:bookmarkEnd w:id="18"/>
    </w:p>
    <w:p w14:paraId="0BDE5AD5" w14:textId="582C6BD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B281324"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w:t>
      </w:r>
      <w:proofErr w:type="gramStart"/>
      <w:r w:rsidR="00AC2AAF" w:rsidRPr="00664E95">
        <w:rPr>
          <w:rFonts w:hint="eastAsia"/>
          <w:shd w:val="clear" w:color="auto" w:fill="FFFFFF"/>
        </w:rPr>
        <w:t>權重值</w:t>
      </w:r>
      <w:r w:rsidR="00964A2F" w:rsidRPr="00664E95">
        <w:rPr>
          <w:rFonts w:hint="eastAsia"/>
          <w:shd w:val="clear" w:color="auto" w:fill="FFFFFF"/>
        </w:rPr>
        <w:t>外</w:t>
      </w:r>
      <w:proofErr w:type="gramEnd"/>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19" w:name="_Toc47212913"/>
      <w:r>
        <w:rPr>
          <w:rFonts w:hint="eastAsia"/>
        </w:rPr>
        <w:t>3</w:t>
      </w:r>
      <w:r w:rsidR="00AB148B">
        <w:rPr>
          <w:rFonts w:hint="eastAsia"/>
        </w:rPr>
        <w:t>.</w:t>
      </w:r>
      <w:r w:rsidR="001D147A">
        <w:t>2</w:t>
      </w:r>
      <w:r w:rsidR="00AB148B">
        <w:rPr>
          <w:rFonts w:hint="eastAsia"/>
        </w:rPr>
        <w:t>問題定義</w:t>
      </w:r>
      <w:bookmarkEnd w:id="19"/>
    </w:p>
    <w:p w14:paraId="2A77A2A0" w14:textId="2414D06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0" w:name="_Toc47212914"/>
      <w:r>
        <w:rPr>
          <w:rFonts w:hint="eastAsia"/>
        </w:rPr>
        <w:lastRenderedPageBreak/>
        <w:t>3.</w:t>
      </w:r>
      <w:r w:rsidR="001D147A">
        <w:t>3</w:t>
      </w:r>
      <w:r>
        <w:rPr>
          <w:rFonts w:hint="eastAsia"/>
        </w:rPr>
        <w:t>問題分析</w:t>
      </w:r>
      <w:bookmarkEnd w:id="20"/>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w:t>
      </w:r>
      <w:proofErr w:type="gramStart"/>
      <w:r w:rsidR="00D91AA2">
        <w:rPr>
          <w:rFonts w:hint="eastAsia"/>
        </w:rPr>
        <w:t>採</w:t>
      </w:r>
      <w:proofErr w:type="gramEnd"/>
      <w:r w:rsidR="00D91AA2">
        <w:rPr>
          <w:rFonts w:hint="eastAsia"/>
        </w:rPr>
        <w:t>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21" w:name="_Ref44811388"/>
      <w:bookmarkStart w:id="22" w:name="_Toc4721287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1"/>
      <w:bookmarkEnd w:id="22"/>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50DB1A54"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Pr>
          <w:rFonts w:hint="eastAsia"/>
        </w:rPr>
        <w:t>k</w:t>
      </w:r>
      <w:r>
        <w:rPr>
          <w:rFonts w:hint="eastAsia"/>
        </w:rPr>
        <w:t>鄰近點</w:t>
      </w:r>
      <w:r w:rsidR="008809CF">
        <w:rPr>
          <w:rFonts w:hint="eastAsia"/>
        </w:rPr>
        <w:t>演算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3" w:name="_Toc47212915"/>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3"/>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4275E6C3"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proofErr w:type="gramStart"/>
      <w:r>
        <w:rPr>
          <w:rFonts w:hint="eastAsia"/>
        </w:rPr>
        <w:t>同一維</w:t>
      </w:r>
      <w:proofErr w:type="gramEnd"/>
      <w:r>
        <w:rPr>
          <w:rFonts w:hint="eastAsia"/>
        </w:rPr>
        <w:t>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4" w:name="_Ref44811120"/>
      <w:r>
        <w:br w:type="page"/>
      </w:r>
    </w:p>
    <w:p w14:paraId="329A3C89" w14:textId="44FE230C" w:rsidR="00182CDB" w:rsidRPr="009E5A84" w:rsidRDefault="00182CDB" w:rsidP="00182CDB">
      <w:pPr>
        <w:pStyle w:val="af7"/>
        <w:jc w:val="center"/>
        <w:rPr>
          <w:sz w:val="24"/>
          <w:szCs w:val="24"/>
        </w:rPr>
      </w:pPr>
      <w:bookmarkStart w:id="25" w:name="_Toc47212890"/>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6" w:name="_Hlk46773980"/>
      <w:tr w:rsidR="00182CDB" w:rsidRPr="00961C7E" w14:paraId="427ED54A" w14:textId="77777777" w:rsidTr="006D01CF">
        <w:tc>
          <w:tcPr>
            <w:tcW w:w="4247" w:type="dxa"/>
            <w:vAlign w:val="center"/>
          </w:tcPr>
          <w:p w14:paraId="1958FC64" w14:textId="77777777" w:rsidR="00182CDB" w:rsidRPr="00DF5C72" w:rsidRDefault="00C65C0E"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6"/>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C65C0E"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C65C0E"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C65C0E"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C65C0E"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C65C0E"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C65C0E"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C65C0E"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27" w:name="_Toc44592097"/>
      <w:bookmarkStart w:id="28" w:name="_Toc4721288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7"/>
      <w:bookmarkEnd w:id="28"/>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29" w:name="_Toc4721288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29"/>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0" w:name="_Toc47212916"/>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0"/>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1" w:name="_Toc47212917"/>
      <w:r>
        <w:rPr>
          <w:rFonts w:hint="eastAsia"/>
        </w:rPr>
        <w:lastRenderedPageBreak/>
        <w:t>實驗結果與分析</w:t>
      </w:r>
      <w:bookmarkEnd w:id="31"/>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2" w:name="_Toc47212918"/>
      <w:r>
        <w:rPr>
          <w:rFonts w:hint="eastAsia"/>
          <w:shd w:val="clear" w:color="auto" w:fill="FFFFFF"/>
        </w:rPr>
        <w:t>4.1</w:t>
      </w:r>
      <w:r>
        <w:rPr>
          <w:rFonts w:hint="eastAsia"/>
          <w:shd w:val="clear" w:color="auto" w:fill="FFFFFF"/>
        </w:rPr>
        <w:t>實驗環境與資料來源</w:t>
      </w:r>
      <w:bookmarkEnd w:id="32"/>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3" w:name="_Toc47212919"/>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3"/>
    </w:p>
    <w:p w14:paraId="393DBEAC" w14:textId="3F6B2D59" w:rsidR="00A56CE4" w:rsidRPr="00A56CE4" w:rsidRDefault="00A56CE4" w:rsidP="00B4040F">
      <w:pPr>
        <w:pStyle w:val="3"/>
      </w:pPr>
      <w:bookmarkStart w:id="34" w:name="_Toc47212920"/>
      <w:r>
        <w:rPr>
          <w:rFonts w:hint="eastAsia"/>
        </w:rPr>
        <w:t>4.2.1</w:t>
      </w:r>
      <w:r>
        <w:rPr>
          <w:rFonts w:hint="eastAsia"/>
        </w:rPr>
        <w:t>實驗目的與設計</w:t>
      </w:r>
      <w:bookmarkEnd w:id="34"/>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5" w:name="_Toc47212921"/>
      <w:r>
        <w:rPr>
          <w:rFonts w:hint="eastAsia"/>
        </w:rPr>
        <w:t>4.2.2</w:t>
      </w:r>
      <w:r>
        <w:rPr>
          <w:rFonts w:hint="eastAsia"/>
        </w:rPr>
        <w:t>實驗方法</w:t>
      </w:r>
      <w:bookmarkEnd w:id="35"/>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6" w:name="_Toc47212922"/>
      <w:r>
        <w:rPr>
          <w:rFonts w:hint="eastAsia"/>
        </w:rPr>
        <w:lastRenderedPageBreak/>
        <w:t>4.2.3</w:t>
      </w:r>
      <w:r>
        <w:rPr>
          <w:rFonts w:hint="eastAsia"/>
        </w:rPr>
        <w:t>實驗結果與分析</w:t>
      </w:r>
      <w:bookmarkEnd w:id="36"/>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37" w:name="_Toc44592099"/>
      <w:bookmarkStart w:id="38" w:name="_Toc4721288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7"/>
      <w:r w:rsidR="00EC5073">
        <w:rPr>
          <w:rFonts w:cs="Times New Roman" w:hint="eastAsia"/>
        </w:rPr>
        <w:t>圖</w:t>
      </w:r>
      <w:bookmarkEnd w:id="38"/>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rPr>
          <w:rFonts w:hint="eastAsia"/>
        </w:rP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39" w:name="_Toc4721288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39"/>
    </w:p>
    <w:p w14:paraId="2CBD01B9" w14:textId="2A6B1EC1" w:rsidR="00C55786" w:rsidRPr="00C55786" w:rsidRDefault="00C55786" w:rsidP="00C55786">
      <w:pPr>
        <w:jc w:val="center"/>
        <w:rPr>
          <w:rFonts w:hint="eastAsia"/>
        </w:rP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40" w:name="_Toc47212884"/>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0"/>
    </w:p>
    <w:p w14:paraId="74530F87" w14:textId="68426D2E" w:rsidR="00C55786" w:rsidRPr="00C55786" w:rsidRDefault="00C55786" w:rsidP="00C55786">
      <w:pPr>
        <w:jc w:val="center"/>
        <w:rPr>
          <w:rFonts w:hint="eastAsia"/>
        </w:rP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41" w:name="_Toc4721288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1"/>
    </w:p>
    <w:p w14:paraId="6991DA00" w14:textId="6BF0644A" w:rsidR="00A56CE4" w:rsidRPr="00A56CE4" w:rsidRDefault="00A56CE4" w:rsidP="00B75D24">
      <w:pPr>
        <w:pStyle w:val="2"/>
      </w:pPr>
      <w:bookmarkStart w:id="42" w:name="_Toc47212923"/>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2"/>
    </w:p>
    <w:p w14:paraId="61CEAF07" w14:textId="50C3A3BE" w:rsidR="00A56CE4" w:rsidRDefault="00A56CE4" w:rsidP="00194E0B">
      <w:pPr>
        <w:pStyle w:val="3"/>
      </w:pPr>
      <w:bookmarkStart w:id="43" w:name="_Toc47212924"/>
      <w:r>
        <w:rPr>
          <w:rFonts w:hint="eastAsia"/>
        </w:rPr>
        <w:t>4.3.1</w:t>
      </w:r>
      <w:r>
        <w:rPr>
          <w:rFonts w:hint="eastAsia"/>
        </w:rPr>
        <w:t>實驗目的與設計</w:t>
      </w:r>
      <w:bookmarkEnd w:id="43"/>
    </w:p>
    <w:p w14:paraId="52C3A5B4" w14:textId="7FEF3D0E"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4" w:name="_Toc47212925"/>
      <w:r>
        <w:rPr>
          <w:rFonts w:hint="eastAsia"/>
        </w:rPr>
        <w:t>4.3.2</w:t>
      </w:r>
      <w:r>
        <w:rPr>
          <w:rFonts w:hint="eastAsia"/>
        </w:rPr>
        <w:t>實驗方法</w:t>
      </w:r>
      <w:bookmarkEnd w:id="44"/>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5" w:name="_Toc47212926"/>
      <w:r>
        <w:rPr>
          <w:rFonts w:hint="eastAsia"/>
        </w:rPr>
        <w:t>4.3.3</w:t>
      </w:r>
      <w:r>
        <w:rPr>
          <w:rFonts w:hint="eastAsia"/>
        </w:rPr>
        <w:t>實驗結果與分析</w:t>
      </w:r>
      <w:bookmarkEnd w:id="45"/>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w:t>
      </w:r>
      <w:r w:rsidR="008B5381">
        <w:rPr>
          <w:rFonts w:hint="eastAsia"/>
        </w:rPr>
        <w:lastRenderedPageBreak/>
        <w:t>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6" w:name="_Toc47212891"/>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6"/>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47" w:name="_Toc47212886"/>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7"/>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8" w:name="_Toc47212892"/>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8"/>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49" w:name="_Toc4721288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49"/>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50" w:name="_Toc4721289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0"/>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51" w:name="_Toc44592103"/>
      <w:bookmarkStart w:id="52" w:name="_Toc4721288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51"/>
      <w:proofErr w:type="gramStart"/>
      <w:r w:rsidR="001E58C6">
        <w:rPr>
          <w:rFonts w:hint="eastAsia"/>
        </w:rPr>
        <w:t>各</w:t>
      </w:r>
      <w:proofErr w:type="gramEnd"/>
      <w:r w:rsidR="00871746">
        <w:rPr>
          <w:rFonts w:hint="eastAsia"/>
        </w:rPr>
        <w:t>填補法比較圖</w:t>
      </w:r>
      <w:bookmarkEnd w:id="52"/>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3" w:name="_Toc47212927"/>
      <w:r>
        <w:rPr>
          <w:rFonts w:hint="eastAsia"/>
        </w:rPr>
        <w:lastRenderedPageBreak/>
        <w:t>4</w:t>
      </w:r>
      <w:r>
        <w:t>.4</w:t>
      </w:r>
      <w:r w:rsidR="00BF6E60">
        <w:rPr>
          <w:rFonts w:hint="eastAsia"/>
        </w:rPr>
        <w:t>實驗結論</w:t>
      </w:r>
      <w:bookmarkEnd w:id="53"/>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27948D65"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219CCC10"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769BAB0B" w14:textId="2A681381"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4" w:name="_Toc47212928"/>
      <w:r>
        <w:rPr>
          <w:rFonts w:hint="eastAsia"/>
        </w:rPr>
        <w:lastRenderedPageBreak/>
        <w:t>結論與未來方向</w:t>
      </w:r>
      <w:bookmarkEnd w:id="54"/>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5" w:name="_Toc47212929"/>
      <w:r>
        <w:rPr>
          <w:rFonts w:hint="eastAsia"/>
          <w:shd w:val="clear" w:color="auto" w:fill="FFFFFF"/>
        </w:rPr>
        <w:t>5.1</w:t>
      </w:r>
      <w:r>
        <w:rPr>
          <w:rFonts w:hint="eastAsia"/>
          <w:shd w:val="clear" w:color="auto" w:fill="FFFFFF"/>
        </w:rPr>
        <w:t>結論</w:t>
      </w:r>
      <w:bookmarkEnd w:id="55"/>
    </w:p>
    <w:p w14:paraId="6980A857" w14:textId="7E456365"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計算</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原</w:t>
      </w:r>
      <w:r w:rsidR="0053018A" w:rsidRPr="00E1552E">
        <w:rPr>
          <w:color w:val="0070C0"/>
          <w:shd w:val="clear" w:color="auto" w:fill="FFFFFF"/>
        </w:rPr>
        <w:t>k</w:t>
      </w:r>
      <w:r w:rsidR="0053018A" w:rsidRPr="00E1552E">
        <w:rPr>
          <w:rFonts w:hint="eastAsia"/>
          <w:color w:val="0070C0"/>
          <w:shd w:val="clear" w:color="auto" w:fill="FFFFFF"/>
        </w:rPr>
        <w:t>鄰近</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E1552E">
        <w:rPr>
          <w:rFonts w:hint="eastAsia"/>
          <w:color w:val="0070C0"/>
          <w:shd w:val="clear" w:color="auto" w:fill="FFFFFF"/>
        </w:rPr>
        <w:t>k</w:t>
      </w:r>
      <w:r w:rsidR="00E1552E">
        <w:rPr>
          <w:rFonts w:hint="eastAsia"/>
          <w:color w:val="0070C0"/>
          <w:shd w:val="clear" w:color="auto" w:fill="FFFFFF"/>
        </w:rPr>
        <w:t>鄰近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09E22CA8"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53018A" w:rsidRPr="002F38ED">
        <w:rPr>
          <w:color w:val="0070C0"/>
        </w:rPr>
        <w:t>k</w:t>
      </w:r>
      <w:r w:rsidR="0053018A" w:rsidRPr="002F38ED">
        <w:rPr>
          <w:rFonts w:hint="eastAsia"/>
          <w:color w:val="0070C0"/>
        </w:rPr>
        <w:t>鄰近</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8250C8" w:rsidRPr="00E1552E">
        <w:rPr>
          <w:color w:val="0070C0"/>
          <w:shd w:val="clear" w:color="auto" w:fill="FFFFFF"/>
        </w:rPr>
        <w:t>k</w:t>
      </w:r>
      <w:r w:rsidR="008250C8" w:rsidRPr="00E1552E">
        <w:rPr>
          <w:rFonts w:hint="eastAsia"/>
          <w:color w:val="0070C0"/>
          <w:shd w:val="clear" w:color="auto" w:fill="FFFFFF"/>
        </w:rPr>
        <w:t>鄰近填補法概念當中的考量鄰近點的基礎之上，與傳統</w:t>
      </w:r>
      <w:r w:rsidR="008250C8" w:rsidRPr="00E1552E">
        <w:rPr>
          <w:color w:val="0070C0"/>
          <w:shd w:val="clear" w:color="auto" w:fill="FFFFFF"/>
        </w:rPr>
        <w:t>k</w:t>
      </w:r>
      <w:r w:rsidR="008250C8" w:rsidRPr="00E1552E">
        <w:rPr>
          <w:rFonts w:hint="eastAsia"/>
          <w:color w:val="0070C0"/>
          <w:shd w:val="clear" w:color="auto" w:fill="FFFFFF"/>
        </w:rPr>
        <w:t>鄰近填補法最大的不同是在於傳統</w:t>
      </w:r>
      <w:r w:rsidR="008250C8" w:rsidRPr="00E1552E">
        <w:rPr>
          <w:color w:val="0070C0"/>
          <w:shd w:val="clear" w:color="auto" w:fill="FFFFFF"/>
        </w:rPr>
        <w:t>k</w:t>
      </w:r>
      <w:r w:rsidR="008250C8" w:rsidRPr="00E1552E">
        <w:rPr>
          <w:rFonts w:hint="eastAsia"/>
          <w:color w:val="0070C0"/>
          <w:shd w:val="clear" w:color="auto" w:fill="FFFFFF"/>
        </w:rPr>
        <w:t>鄰近填補法對於某缺失值其考量所有的鄰近點在該特徵欄位上只單純取算術平均後以填補新值</w:t>
      </w:r>
      <w:r w:rsidR="008250C8">
        <w:rPr>
          <w:rFonts w:hint="eastAsia"/>
          <w:color w:val="0070C0"/>
          <w:shd w:val="clear" w:color="auto" w:fill="FFFFFF"/>
        </w:rPr>
        <w:t>。</w:t>
      </w:r>
    </w:p>
    <w:p w14:paraId="6E9EE546" w14:textId="75FEDD44"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6" w:name="_Toc47212930"/>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6"/>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7" w:name="_Toc47212931"/>
      <w:r>
        <w:rPr>
          <w:rFonts w:hint="eastAsia"/>
        </w:rPr>
        <w:lastRenderedPageBreak/>
        <w:t>參考文獻</w:t>
      </w:r>
      <w:bookmarkEnd w:id="57"/>
    </w:p>
    <w:p w14:paraId="2AE87739" w14:textId="77777777" w:rsidR="00A6117A" w:rsidRPr="00A6117A" w:rsidRDefault="007E237F" w:rsidP="00A6117A">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A6117A" w:rsidRPr="00A6117A">
        <w:rPr>
          <w:rFonts w:cs="Times New Roman"/>
          <w:kern w:val="0"/>
          <w:szCs w:val="24"/>
        </w:rPr>
        <w:t>[1]</w:t>
      </w:r>
      <w:r w:rsidR="00A6117A" w:rsidRPr="00A6117A">
        <w:rPr>
          <w:rFonts w:cs="Times New Roman"/>
          <w:kern w:val="0"/>
          <w:szCs w:val="24"/>
        </w:rPr>
        <w:tab/>
        <w:t xml:space="preserve">A. A. Alwan, H. Ibrahim, N. Udzir, and F. Sidi, “Missing Values Estimation for Skylines in Incomplete Database,” </w:t>
      </w:r>
      <w:r w:rsidR="00A6117A" w:rsidRPr="00A6117A">
        <w:rPr>
          <w:rFonts w:cs="Times New Roman"/>
          <w:i/>
          <w:iCs/>
          <w:kern w:val="0"/>
          <w:szCs w:val="24"/>
        </w:rPr>
        <w:t>The International Arab Journal of Information Technology</w:t>
      </w:r>
      <w:r w:rsidR="00A6117A" w:rsidRPr="00A6117A">
        <w:rPr>
          <w:rFonts w:cs="Times New Roman"/>
          <w:kern w:val="0"/>
          <w:szCs w:val="24"/>
        </w:rPr>
        <w:t>, vol. 15, no. 1, pp. 66–75, 2018.</w:t>
      </w:r>
    </w:p>
    <w:p w14:paraId="3332871F" w14:textId="77777777" w:rsidR="00A6117A" w:rsidRPr="00A6117A" w:rsidRDefault="00A6117A" w:rsidP="00A6117A">
      <w:pPr>
        <w:pStyle w:val="afc"/>
        <w:rPr>
          <w:rFonts w:cs="Times New Roman"/>
          <w:kern w:val="0"/>
          <w:szCs w:val="24"/>
        </w:rPr>
      </w:pPr>
      <w:r w:rsidRPr="00A6117A">
        <w:rPr>
          <w:rFonts w:cs="Times New Roman"/>
          <w:kern w:val="0"/>
          <w:szCs w:val="24"/>
        </w:rPr>
        <w:t>[2]</w:t>
      </w:r>
      <w:r w:rsidRPr="00A6117A">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A6117A">
        <w:rPr>
          <w:rFonts w:cs="Times New Roman"/>
          <w:i/>
          <w:iCs/>
          <w:kern w:val="0"/>
          <w:szCs w:val="24"/>
        </w:rPr>
        <w:t>Proceedings of the International Conference on Data Science and Communication (IconDSC)</w:t>
      </w:r>
      <w:r w:rsidRPr="00A6117A">
        <w:rPr>
          <w:rFonts w:cs="Times New Roman"/>
          <w:kern w:val="0"/>
          <w:szCs w:val="24"/>
        </w:rPr>
        <w:t>, pp. 1–5, 2019.</w:t>
      </w:r>
    </w:p>
    <w:p w14:paraId="347679B1" w14:textId="77777777" w:rsidR="00A6117A" w:rsidRPr="00A6117A" w:rsidRDefault="00A6117A" w:rsidP="00A6117A">
      <w:pPr>
        <w:pStyle w:val="afc"/>
        <w:rPr>
          <w:rFonts w:cs="Times New Roman"/>
          <w:kern w:val="0"/>
          <w:szCs w:val="24"/>
        </w:rPr>
      </w:pPr>
      <w:r w:rsidRPr="00A6117A">
        <w:rPr>
          <w:rFonts w:cs="Times New Roman"/>
          <w:kern w:val="0"/>
          <w:szCs w:val="24"/>
        </w:rPr>
        <w:t>[3]</w:t>
      </w:r>
      <w:r w:rsidRPr="00A6117A">
        <w:rPr>
          <w:rFonts w:cs="Times New Roman"/>
          <w:kern w:val="0"/>
          <w:szCs w:val="24"/>
        </w:rPr>
        <w:tab/>
        <w:t xml:space="preserve">G. B. Dehaki, H. Ibrahim, N. I. Udzir, F. Sidi, and A. A. Alwan, “Efficient Skyline Processing Algorithm over Dynamic and Incomplete Database,” </w:t>
      </w:r>
      <w:r w:rsidRPr="00A6117A">
        <w:rPr>
          <w:rFonts w:cs="Times New Roman"/>
          <w:i/>
          <w:iCs/>
          <w:kern w:val="0"/>
          <w:szCs w:val="24"/>
        </w:rPr>
        <w:t>Proceedings of the 20th International Conference on Information Integration and Web-based Applications &amp; Services</w:t>
      </w:r>
      <w:r w:rsidRPr="00A6117A">
        <w:rPr>
          <w:rFonts w:cs="Times New Roman"/>
          <w:kern w:val="0"/>
          <w:szCs w:val="24"/>
        </w:rPr>
        <w:t>, pp. 190–199, 2018.</w:t>
      </w:r>
    </w:p>
    <w:p w14:paraId="40275571" w14:textId="77777777" w:rsidR="00A6117A" w:rsidRPr="00A6117A" w:rsidRDefault="00A6117A" w:rsidP="00A6117A">
      <w:pPr>
        <w:pStyle w:val="afc"/>
        <w:rPr>
          <w:rFonts w:cs="Times New Roman"/>
          <w:kern w:val="0"/>
          <w:szCs w:val="24"/>
        </w:rPr>
      </w:pPr>
      <w:r w:rsidRPr="00A6117A">
        <w:rPr>
          <w:rFonts w:cs="Times New Roman"/>
          <w:kern w:val="0"/>
          <w:szCs w:val="24"/>
        </w:rPr>
        <w:t>[4]</w:t>
      </w:r>
      <w:r w:rsidRPr="00A6117A">
        <w:rPr>
          <w:rFonts w:cs="Times New Roman"/>
          <w:kern w:val="0"/>
          <w:szCs w:val="24"/>
        </w:rPr>
        <w:tab/>
        <w:t xml:space="preserve">Y. Gulzar, A. A. Alwan, N. Salleh, I. F. A. Shaikhli, and S. I. M. Alvi, “A Framework for Evaluating Skyline Queries over Incomplete Data,” </w:t>
      </w:r>
      <w:r w:rsidRPr="00A6117A">
        <w:rPr>
          <w:rFonts w:cs="Times New Roman"/>
          <w:i/>
          <w:iCs/>
          <w:kern w:val="0"/>
          <w:szCs w:val="24"/>
        </w:rPr>
        <w:t>Procedia Computer Science</w:t>
      </w:r>
      <w:r w:rsidRPr="00A6117A">
        <w:rPr>
          <w:rFonts w:cs="Times New Roman"/>
          <w:kern w:val="0"/>
          <w:szCs w:val="24"/>
        </w:rPr>
        <w:t>, vol. 94, pp. 191–198, 2016.</w:t>
      </w:r>
    </w:p>
    <w:p w14:paraId="4005973C" w14:textId="77777777" w:rsidR="00A6117A" w:rsidRPr="00A6117A" w:rsidRDefault="00A6117A" w:rsidP="00A6117A">
      <w:pPr>
        <w:pStyle w:val="afc"/>
        <w:rPr>
          <w:rFonts w:cs="Times New Roman"/>
          <w:kern w:val="0"/>
          <w:szCs w:val="24"/>
        </w:rPr>
      </w:pPr>
      <w:r w:rsidRPr="00A6117A">
        <w:rPr>
          <w:rFonts w:cs="Times New Roman"/>
          <w:kern w:val="0"/>
          <w:szCs w:val="24"/>
        </w:rPr>
        <w:t>[5]</w:t>
      </w:r>
      <w:r w:rsidRPr="00A6117A">
        <w:rPr>
          <w:rFonts w:cs="Times New Roman"/>
          <w:kern w:val="0"/>
          <w:szCs w:val="24"/>
        </w:rPr>
        <w:tab/>
        <w:t xml:space="preserve">Y. Gulzar, A. A. Alwan, and S. Turaev, “Optimizing Skyline Query Processing in Incomplete Data,” </w:t>
      </w:r>
      <w:r w:rsidRPr="00A6117A">
        <w:rPr>
          <w:rFonts w:cs="Times New Roman"/>
          <w:i/>
          <w:iCs/>
          <w:kern w:val="0"/>
          <w:szCs w:val="24"/>
        </w:rPr>
        <w:t>IEEE Access</w:t>
      </w:r>
      <w:r w:rsidRPr="00A6117A">
        <w:rPr>
          <w:rFonts w:cs="Times New Roman"/>
          <w:kern w:val="0"/>
          <w:szCs w:val="24"/>
        </w:rPr>
        <w:t>, vol. 7, pp. 178121–178138, 2019.</w:t>
      </w:r>
    </w:p>
    <w:p w14:paraId="3187A1B4" w14:textId="77777777" w:rsidR="00A6117A" w:rsidRPr="00A6117A" w:rsidRDefault="00A6117A" w:rsidP="00A6117A">
      <w:pPr>
        <w:pStyle w:val="afc"/>
        <w:rPr>
          <w:rFonts w:cs="Times New Roman"/>
          <w:kern w:val="0"/>
          <w:szCs w:val="24"/>
        </w:rPr>
      </w:pPr>
      <w:r w:rsidRPr="00A6117A">
        <w:rPr>
          <w:rFonts w:cs="Times New Roman"/>
          <w:kern w:val="0"/>
          <w:szCs w:val="24"/>
        </w:rPr>
        <w:t>[6]</w:t>
      </w:r>
      <w:r w:rsidRPr="00A6117A">
        <w:rPr>
          <w:rFonts w:cs="Times New Roman"/>
          <w:kern w:val="0"/>
          <w:szCs w:val="24"/>
        </w:rPr>
        <w:tab/>
        <w:t xml:space="preserve">C. Hasler and Y. Tille, “Balanced k-Nearest Neighbor Imputation,” </w:t>
      </w:r>
      <w:r w:rsidRPr="00A6117A">
        <w:rPr>
          <w:rFonts w:cs="Times New Roman"/>
          <w:i/>
          <w:iCs/>
          <w:kern w:val="0"/>
          <w:szCs w:val="24"/>
        </w:rPr>
        <w:t>Statistics</w:t>
      </w:r>
      <w:r w:rsidRPr="00A6117A">
        <w:rPr>
          <w:rFonts w:cs="Times New Roman"/>
          <w:kern w:val="0"/>
          <w:szCs w:val="24"/>
        </w:rPr>
        <w:t>, vol. 50, no. 6, pp. 1310–1331, 2016.</w:t>
      </w:r>
    </w:p>
    <w:p w14:paraId="3B53461D" w14:textId="77777777" w:rsidR="00A6117A" w:rsidRPr="00A6117A" w:rsidRDefault="00A6117A" w:rsidP="00A6117A">
      <w:pPr>
        <w:pStyle w:val="afc"/>
        <w:rPr>
          <w:rFonts w:cs="Times New Roman"/>
          <w:kern w:val="0"/>
          <w:szCs w:val="24"/>
        </w:rPr>
      </w:pPr>
      <w:r w:rsidRPr="00A6117A">
        <w:rPr>
          <w:rFonts w:cs="Times New Roman"/>
          <w:kern w:val="0"/>
          <w:szCs w:val="24"/>
        </w:rPr>
        <w:t>[7]</w:t>
      </w:r>
      <w:r w:rsidRPr="00A6117A">
        <w:rPr>
          <w:rFonts w:cs="Times New Roman"/>
          <w:kern w:val="0"/>
          <w:szCs w:val="24"/>
        </w:rPr>
        <w:tab/>
        <w:t xml:space="preserve">J. Huang, J. W. Keung, F. Sarro, Y.-F. Li, Y. T. Yu, W. K. Chan, and H. Sun, “Cross-Validation Based k Nearest Neighbor Imputation for Software Quality Datasets: An Empirical Study,” </w:t>
      </w:r>
      <w:r w:rsidRPr="00A6117A">
        <w:rPr>
          <w:rFonts w:cs="Times New Roman"/>
          <w:i/>
          <w:iCs/>
          <w:kern w:val="0"/>
          <w:szCs w:val="24"/>
        </w:rPr>
        <w:t>Journal of Systems and Software</w:t>
      </w:r>
      <w:r w:rsidRPr="00A6117A">
        <w:rPr>
          <w:rFonts w:cs="Times New Roman"/>
          <w:kern w:val="0"/>
          <w:szCs w:val="24"/>
        </w:rPr>
        <w:t>, vol. 132, pp. 226–252, 2017.</w:t>
      </w:r>
    </w:p>
    <w:p w14:paraId="04B5AA92" w14:textId="77777777" w:rsidR="00A6117A" w:rsidRPr="00A6117A" w:rsidRDefault="00A6117A" w:rsidP="00A6117A">
      <w:pPr>
        <w:pStyle w:val="afc"/>
        <w:rPr>
          <w:rFonts w:cs="Times New Roman"/>
          <w:kern w:val="0"/>
          <w:szCs w:val="24"/>
        </w:rPr>
      </w:pPr>
      <w:r w:rsidRPr="00A6117A">
        <w:rPr>
          <w:rFonts w:cs="Times New Roman"/>
          <w:kern w:val="0"/>
          <w:szCs w:val="24"/>
        </w:rPr>
        <w:t>[8]</w:t>
      </w:r>
      <w:r w:rsidRPr="00A6117A">
        <w:rPr>
          <w:rFonts w:cs="Times New Roman"/>
          <w:kern w:val="0"/>
          <w:szCs w:val="24"/>
        </w:rPr>
        <w:tab/>
        <w:t xml:space="preserve">M. E. Khalefa, M. F. Mokbel, and J. J. Levandoski, “Skyline Query Processing for Incomplete Data,” </w:t>
      </w:r>
      <w:r w:rsidRPr="00A6117A">
        <w:rPr>
          <w:rFonts w:cs="Times New Roman"/>
          <w:i/>
          <w:iCs/>
          <w:kern w:val="0"/>
          <w:szCs w:val="24"/>
        </w:rPr>
        <w:t>Proceedings of the IEEE 24th International Conference on Data Engineering</w:t>
      </w:r>
      <w:r w:rsidRPr="00A6117A">
        <w:rPr>
          <w:rFonts w:cs="Times New Roman"/>
          <w:kern w:val="0"/>
          <w:szCs w:val="24"/>
        </w:rPr>
        <w:t>, pp. 556–565, 2008.</w:t>
      </w:r>
    </w:p>
    <w:p w14:paraId="485D42F5" w14:textId="77777777" w:rsidR="00A6117A" w:rsidRPr="00A6117A" w:rsidRDefault="00A6117A" w:rsidP="00A6117A">
      <w:pPr>
        <w:pStyle w:val="afc"/>
        <w:rPr>
          <w:rFonts w:cs="Times New Roman"/>
          <w:kern w:val="0"/>
          <w:szCs w:val="24"/>
        </w:rPr>
      </w:pPr>
      <w:r w:rsidRPr="00A6117A">
        <w:rPr>
          <w:rFonts w:cs="Times New Roman"/>
          <w:kern w:val="0"/>
          <w:szCs w:val="24"/>
        </w:rPr>
        <w:t>[9]</w:t>
      </w:r>
      <w:r w:rsidRPr="00A6117A">
        <w:rPr>
          <w:rFonts w:cs="Times New Roman"/>
          <w:kern w:val="0"/>
          <w:szCs w:val="24"/>
        </w:rPr>
        <w:tab/>
        <w:t xml:space="preserve">J. Lee, H. Im, and G. You, “Optimizing Skyline Queries over Incomplete Data,” </w:t>
      </w:r>
      <w:r w:rsidRPr="00A6117A">
        <w:rPr>
          <w:rFonts w:cs="Times New Roman"/>
          <w:i/>
          <w:iCs/>
          <w:kern w:val="0"/>
          <w:szCs w:val="24"/>
        </w:rPr>
        <w:t>Information Sciences</w:t>
      </w:r>
      <w:r w:rsidRPr="00A6117A">
        <w:rPr>
          <w:rFonts w:cs="Times New Roman"/>
          <w:kern w:val="0"/>
          <w:szCs w:val="24"/>
        </w:rPr>
        <w:t>, vol. 361, pp. 14–28, 2016.</w:t>
      </w:r>
    </w:p>
    <w:p w14:paraId="3CDE9961" w14:textId="77777777" w:rsidR="00A6117A" w:rsidRPr="00A6117A" w:rsidRDefault="00A6117A" w:rsidP="00A6117A">
      <w:pPr>
        <w:pStyle w:val="afc"/>
        <w:rPr>
          <w:rFonts w:cs="Times New Roman"/>
          <w:kern w:val="0"/>
          <w:szCs w:val="24"/>
        </w:rPr>
      </w:pPr>
      <w:r w:rsidRPr="00A6117A">
        <w:rPr>
          <w:rFonts w:cs="Times New Roman"/>
          <w:kern w:val="0"/>
          <w:szCs w:val="24"/>
        </w:rPr>
        <w:t>[10]</w:t>
      </w:r>
      <w:r w:rsidRPr="00A6117A">
        <w:rPr>
          <w:rFonts w:cs="Times New Roman"/>
          <w:kern w:val="0"/>
          <w:szCs w:val="24"/>
        </w:rPr>
        <w:tab/>
        <w:t xml:space="preserve">J. Lee, G. You, S. Hwang, J. Selke, and W.-T. Balke, “Interactive Skyline Queries,” </w:t>
      </w:r>
      <w:r w:rsidRPr="00A6117A">
        <w:rPr>
          <w:rFonts w:cs="Times New Roman"/>
          <w:i/>
          <w:iCs/>
          <w:kern w:val="0"/>
          <w:szCs w:val="24"/>
        </w:rPr>
        <w:t>Information Sciences</w:t>
      </w:r>
      <w:r w:rsidRPr="00A6117A">
        <w:rPr>
          <w:rFonts w:cs="Times New Roman"/>
          <w:kern w:val="0"/>
          <w:szCs w:val="24"/>
        </w:rPr>
        <w:t>, vol. 211, pp. 18–35, 2012.</w:t>
      </w:r>
    </w:p>
    <w:p w14:paraId="42AEF90D" w14:textId="77777777" w:rsidR="00A6117A" w:rsidRPr="00A6117A" w:rsidRDefault="00A6117A" w:rsidP="00A6117A">
      <w:pPr>
        <w:pStyle w:val="afc"/>
        <w:rPr>
          <w:rFonts w:cs="Times New Roman"/>
          <w:kern w:val="0"/>
          <w:szCs w:val="24"/>
        </w:rPr>
      </w:pPr>
      <w:r w:rsidRPr="00A6117A">
        <w:rPr>
          <w:rFonts w:cs="Times New Roman"/>
          <w:kern w:val="0"/>
          <w:szCs w:val="24"/>
        </w:rPr>
        <w:t>[11]</w:t>
      </w:r>
      <w:r w:rsidRPr="00A6117A">
        <w:rPr>
          <w:rFonts w:cs="Times New Roman"/>
          <w:kern w:val="0"/>
          <w:szCs w:val="24"/>
        </w:rPr>
        <w:tab/>
        <w:t xml:space="preserve">R. Malarvizhi and D. A. S. Thanamani, “K-Nearest Neighbor in Missing Data Imputation,” </w:t>
      </w:r>
      <w:r w:rsidRPr="00A6117A">
        <w:rPr>
          <w:rFonts w:cs="Times New Roman"/>
          <w:i/>
          <w:iCs/>
          <w:kern w:val="0"/>
          <w:szCs w:val="24"/>
        </w:rPr>
        <w:t>International Journal of Engineering Research and Development</w:t>
      </w:r>
      <w:r w:rsidRPr="00A6117A">
        <w:rPr>
          <w:rFonts w:cs="Times New Roman"/>
          <w:kern w:val="0"/>
          <w:szCs w:val="24"/>
        </w:rPr>
        <w:t>, vol. 5, no. 1, pp. 5–7, 2012.</w:t>
      </w:r>
    </w:p>
    <w:p w14:paraId="4D954741" w14:textId="77777777" w:rsidR="00A6117A" w:rsidRPr="00A6117A" w:rsidRDefault="00A6117A" w:rsidP="00A6117A">
      <w:pPr>
        <w:pStyle w:val="afc"/>
        <w:rPr>
          <w:rFonts w:cs="Times New Roman"/>
          <w:kern w:val="0"/>
          <w:szCs w:val="24"/>
        </w:rPr>
      </w:pPr>
      <w:r w:rsidRPr="00A6117A">
        <w:rPr>
          <w:rFonts w:cs="Times New Roman"/>
          <w:kern w:val="0"/>
          <w:szCs w:val="24"/>
        </w:rPr>
        <w:t>[12]</w:t>
      </w:r>
      <w:r w:rsidRPr="00A6117A">
        <w:rPr>
          <w:rFonts w:cs="Times New Roman"/>
          <w:kern w:val="0"/>
          <w:szCs w:val="24"/>
        </w:rPr>
        <w:tab/>
        <w:t xml:space="preserve">X. Miao, Y. Gao, G. Chen, and T. Zhang, “k -Dominant Skyline Queries on Incomplete Data,” </w:t>
      </w:r>
      <w:r w:rsidRPr="00A6117A">
        <w:rPr>
          <w:rFonts w:cs="Times New Roman"/>
          <w:i/>
          <w:iCs/>
          <w:kern w:val="0"/>
          <w:szCs w:val="24"/>
        </w:rPr>
        <w:t>Information Sciences</w:t>
      </w:r>
      <w:r w:rsidRPr="00A6117A">
        <w:rPr>
          <w:rFonts w:cs="Times New Roman"/>
          <w:kern w:val="0"/>
          <w:szCs w:val="24"/>
        </w:rPr>
        <w:t>, vol. 367–368, pp. 990–1011, 2016.</w:t>
      </w:r>
    </w:p>
    <w:p w14:paraId="72DB7927" w14:textId="77777777" w:rsidR="00A6117A" w:rsidRPr="00A6117A" w:rsidRDefault="00A6117A" w:rsidP="00A6117A">
      <w:pPr>
        <w:pStyle w:val="afc"/>
        <w:rPr>
          <w:rFonts w:cs="Times New Roman"/>
          <w:kern w:val="0"/>
          <w:szCs w:val="24"/>
        </w:rPr>
      </w:pPr>
      <w:r w:rsidRPr="00A6117A">
        <w:rPr>
          <w:rFonts w:cs="Times New Roman"/>
          <w:kern w:val="0"/>
          <w:szCs w:val="24"/>
        </w:rPr>
        <w:t>[13]</w:t>
      </w:r>
      <w:r w:rsidRPr="00A6117A">
        <w:rPr>
          <w:rFonts w:cs="Times New Roman"/>
          <w:kern w:val="0"/>
          <w:szCs w:val="24"/>
        </w:rPr>
        <w:tab/>
        <w:t xml:space="preserve">X. Miao, Y. Gao, G. Chen, B. Zheng, and H. Cui, “Processing Incomplete k Nearest Neighbor Search,” </w:t>
      </w:r>
      <w:r w:rsidRPr="00A6117A">
        <w:rPr>
          <w:rFonts w:cs="Times New Roman"/>
          <w:i/>
          <w:iCs/>
          <w:kern w:val="0"/>
          <w:szCs w:val="24"/>
        </w:rPr>
        <w:t>IEEE Transactions on Fuzzy Systems</w:t>
      </w:r>
      <w:r w:rsidRPr="00A6117A">
        <w:rPr>
          <w:rFonts w:cs="Times New Roman"/>
          <w:kern w:val="0"/>
          <w:szCs w:val="24"/>
        </w:rPr>
        <w:t xml:space="preserve">, vol. 24, no. 6, pp. </w:t>
      </w:r>
      <w:r w:rsidRPr="00A6117A">
        <w:rPr>
          <w:rFonts w:cs="Times New Roman"/>
          <w:kern w:val="0"/>
          <w:szCs w:val="24"/>
        </w:rPr>
        <w:lastRenderedPageBreak/>
        <w:t>1349–1363, 2016.</w:t>
      </w:r>
    </w:p>
    <w:p w14:paraId="68C3C6A0" w14:textId="77777777" w:rsidR="00A6117A" w:rsidRPr="00A6117A" w:rsidRDefault="00A6117A" w:rsidP="00A6117A">
      <w:pPr>
        <w:pStyle w:val="afc"/>
        <w:rPr>
          <w:rFonts w:cs="Times New Roman"/>
          <w:kern w:val="0"/>
          <w:szCs w:val="24"/>
        </w:rPr>
      </w:pPr>
      <w:r w:rsidRPr="00A6117A">
        <w:rPr>
          <w:rFonts w:cs="Times New Roman"/>
          <w:kern w:val="0"/>
          <w:szCs w:val="24"/>
        </w:rPr>
        <w:t>[14]</w:t>
      </w:r>
      <w:r w:rsidRPr="00A6117A">
        <w:rPr>
          <w:rFonts w:cs="Times New Roman"/>
          <w:kern w:val="0"/>
          <w:szCs w:val="24"/>
        </w:rPr>
        <w:tab/>
        <w:t xml:space="preserve">W. Ren, X. Lian, and K. Ghazinour, “Skyline Queries over Incomplete Data Streams,” </w:t>
      </w:r>
      <w:r w:rsidRPr="00A6117A">
        <w:rPr>
          <w:rFonts w:cs="Times New Roman"/>
          <w:i/>
          <w:iCs/>
          <w:kern w:val="0"/>
          <w:szCs w:val="24"/>
        </w:rPr>
        <w:t>The VLDB Journal</w:t>
      </w:r>
      <w:r w:rsidRPr="00A6117A">
        <w:rPr>
          <w:rFonts w:cs="Times New Roman"/>
          <w:kern w:val="0"/>
          <w:szCs w:val="24"/>
        </w:rPr>
        <w:t>, vol. 28, no. 6, pp. 961–985, 2019.</w:t>
      </w:r>
    </w:p>
    <w:p w14:paraId="39A7D2E6" w14:textId="77777777" w:rsidR="00A6117A" w:rsidRPr="00A6117A" w:rsidRDefault="00A6117A" w:rsidP="00A6117A">
      <w:pPr>
        <w:pStyle w:val="afc"/>
        <w:rPr>
          <w:rFonts w:cs="Times New Roman"/>
          <w:kern w:val="0"/>
          <w:szCs w:val="24"/>
        </w:rPr>
      </w:pPr>
      <w:r w:rsidRPr="00A6117A">
        <w:rPr>
          <w:rFonts w:cs="Times New Roman"/>
          <w:kern w:val="0"/>
          <w:szCs w:val="24"/>
        </w:rPr>
        <w:t>[15]</w:t>
      </w:r>
      <w:r w:rsidRPr="00A6117A">
        <w:rPr>
          <w:rFonts w:cs="Times New Roman"/>
          <w:kern w:val="0"/>
          <w:szCs w:val="24"/>
        </w:rPr>
        <w:tab/>
        <w:t xml:space="preserve">G. Tutz and S. Ramzan, “Improved Methods for The Imputation of Missing Data by Nearest Neighbor Methods,” </w:t>
      </w:r>
      <w:r w:rsidRPr="00A6117A">
        <w:rPr>
          <w:rFonts w:cs="Times New Roman"/>
          <w:i/>
          <w:iCs/>
          <w:kern w:val="0"/>
          <w:szCs w:val="24"/>
        </w:rPr>
        <w:t>Computational Statistics &amp; Data Analysis</w:t>
      </w:r>
      <w:r w:rsidRPr="00A6117A">
        <w:rPr>
          <w:rFonts w:cs="Times New Roman"/>
          <w:kern w:val="0"/>
          <w:szCs w:val="24"/>
        </w:rPr>
        <w:t>, vol. 90, pp. 84–99, 2015.</w:t>
      </w:r>
    </w:p>
    <w:p w14:paraId="7652952C" w14:textId="77777777" w:rsidR="00A6117A" w:rsidRPr="00A6117A" w:rsidRDefault="00A6117A" w:rsidP="00A6117A">
      <w:pPr>
        <w:pStyle w:val="afc"/>
        <w:rPr>
          <w:rFonts w:cs="Times New Roman"/>
          <w:kern w:val="0"/>
          <w:szCs w:val="24"/>
        </w:rPr>
      </w:pPr>
      <w:r w:rsidRPr="00A6117A">
        <w:rPr>
          <w:rFonts w:cs="Times New Roman"/>
          <w:kern w:val="0"/>
          <w:szCs w:val="24"/>
        </w:rPr>
        <w:t>[16]</w:t>
      </w:r>
      <w:r w:rsidRPr="00A6117A">
        <w:rPr>
          <w:rFonts w:cs="Times New Roman"/>
          <w:kern w:val="0"/>
          <w:szCs w:val="24"/>
        </w:rPr>
        <w:tab/>
        <w:t xml:space="preserve">J. Van Hulse and T. M. Khoshgoftaar, “Incomplete-Case Nearest Neighbor Imputation in Software Measurement Data,” </w:t>
      </w:r>
      <w:r w:rsidRPr="00A6117A">
        <w:rPr>
          <w:rFonts w:cs="Times New Roman"/>
          <w:i/>
          <w:iCs/>
          <w:kern w:val="0"/>
          <w:szCs w:val="24"/>
        </w:rPr>
        <w:t>Information Sciences</w:t>
      </w:r>
      <w:r w:rsidRPr="00A6117A">
        <w:rPr>
          <w:rFonts w:cs="Times New Roman"/>
          <w:kern w:val="0"/>
          <w:szCs w:val="24"/>
        </w:rPr>
        <w:t>, vol. 259, pp. 596–610, 2014.</w:t>
      </w:r>
    </w:p>
    <w:p w14:paraId="5931AE19" w14:textId="77777777" w:rsidR="00A6117A" w:rsidRPr="00A6117A" w:rsidRDefault="00A6117A" w:rsidP="00A6117A">
      <w:pPr>
        <w:pStyle w:val="afc"/>
        <w:rPr>
          <w:rFonts w:cs="Times New Roman"/>
          <w:kern w:val="0"/>
          <w:szCs w:val="24"/>
        </w:rPr>
      </w:pPr>
      <w:r w:rsidRPr="00A6117A">
        <w:rPr>
          <w:rFonts w:cs="Times New Roman"/>
          <w:kern w:val="0"/>
          <w:szCs w:val="24"/>
        </w:rPr>
        <w:t>[17]</w:t>
      </w:r>
      <w:r w:rsidRPr="00A6117A">
        <w:rPr>
          <w:rFonts w:cs="Times New Roman"/>
          <w:kern w:val="0"/>
          <w:szCs w:val="24"/>
        </w:rPr>
        <w:tab/>
        <w:t xml:space="preserve">Y. Wang, Z. Shi, J. Wang, L. Sun, and B. Song, “Skyline Preference Query Based on Massive and Incomplete Dataset,” </w:t>
      </w:r>
      <w:r w:rsidRPr="00A6117A">
        <w:rPr>
          <w:rFonts w:cs="Times New Roman"/>
          <w:i/>
          <w:iCs/>
          <w:kern w:val="0"/>
          <w:szCs w:val="24"/>
        </w:rPr>
        <w:t>IEEE Access</w:t>
      </w:r>
      <w:r w:rsidRPr="00A6117A">
        <w:rPr>
          <w:rFonts w:cs="Times New Roman"/>
          <w:kern w:val="0"/>
          <w:szCs w:val="24"/>
        </w:rPr>
        <w:t>, vol. 5, pp. 3183–3192, 2017.</w:t>
      </w:r>
    </w:p>
    <w:p w14:paraId="61F0CB53" w14:textId="77777777" w:rsidR="00A6117A" w:rsidRPr="00A6117A" w:rsidRDefault="00A6117A" w:rsidP="00A6117A">
      <w:pPr>
        <w:pStyle w:val="afc"/>
        <w:rPr>
          <w:rFonts w:cs="Times New Roman"/>
          <w:kern w:val="0"/>
          <w:szCs w:val="24"/>
        </w:rPr>
      </w:pPr>
      <w:r w:rsidRPr="00A6117A">
        <w:rPr>
          <w:rFonts w:cs="Times New Roman"/>
          <w:kern w:val="0"/>
          <w:szCs w:val="24"/>
        </w:rPr>
        <w:t>[18]</w:t>
      </w:r>
      <w:r w:rsidRPr="00A6117A">
        <w:rPr>
          <w:rFonts w:cs="Times New Roman"/>
          <w:kern w:val="0"/>
          <w:szCs w:val="24"/>
        </w:rPr>
        <w:tab/>
        <w:t xml:space="preserve">K. Zhang, H. Gao, X. Han, Z. Cai, and J. Li, “Modeling and Computing Probabilistic Skyline on Incomplete Data,” </w:t>
      </w:r>
      <w:r w:rsidRPr="00A6117A">
        <w:rPr>
          <w:rFonts w:cs="Times New Roman"/>
          <w:i/>
          <w:iCs/>
          <w:kern w:val="0"/>
          <w:szCs w:val="24"/>
        </w:rPr>
        <w:t>IEEE Transactions on Knowledge and Data Engineering</w:t>
      </w:r>
      <w:r w:rsidRPr="00A6117A">
        <w:rPr>
          <w:rFonts w:cs="Times New Roman"/>
          <w:kern w:val="0"/>
          <w:szCs w:val="24"/>
        </w:rPr>
        <w:t>, vol. 32, no. 7, pp. 1405–1418, 2019.</w:t>
      </w:r>
    </w:p>
    <w:p w14:paraId="6DB50B9D" w14:textId="77777777" w:rsidR="00A6117A" w:rsidRPr="00A6117A" w:rsidRDefault="00A6117A" w:rsidP="00A6117A">
      <w:pPr>
        <w:pStyle w:val="afc"/>
        <w:rPr>
          <w:rFonts w:cs="Times New Roman"/>
          <w:kern w:val="0"/>
          <w:szCs w:val="24"/>
        </w:rPr>
      </w:pPr>
      <w:r w:rsidRPr="00A6117A">
        <w:rPr>
          <w:rFonts w:cs="Times New Roman"/>
          <w:kern w:val="0"/>
          <w:szCs w:val="24"/>
        </w:rPr>
        <w:t>[19]</w:t>
      </w:r>
      <w:r w:rsidRPr="00A6117A">
        <w:rPr>
          <w:rFonts w:cs="Times New Roman"/>
          <w:kern w:val="0"/>
          <w:szCs w:val="24"/>
        </w:rPr>
        <w:tab/>
        <w:t xml:space="preserve">S. Zhang, “Nearest Neighbor Selection for Iteratively kNN Imputation,” </w:t>
      </w:r>
      <w:r w:rsidRPr="00A6117A">
        <w:rPr>
          <w:rFonts w:cs="Times New Roman"/>
          <w:i/>
          <w:iCs/>
          <w:kern w:val="0"/>
          <w:szCs w:val="24"/>
        </w:rPr>
        <w:t>Journal of Systems and Software</w:t>
      </w:r>
      <w:r w:rsidRPr="00A6117A">
        <w:rPr>
          <w:rFonts w:cs="Times New Roman"/>
          <w:kern w:val="0"/>
          <w:szCs w:val="24"/>
        </w:rPr>
        <w:t>, vol. 85, no. 11, pp. 2541–2552, 2012.</w:t>
      </w:r>
    </w:p>
    <w:p w14:paraId="558B656B" w14:textId="77777777" w:rsidR="00A6117A" w:rsidRPr="00A6117A" w:rsidRDefault="00A6117A" w:rsidP="00A6117A">
      <w:pPr>
        <w:pStyle w:val="afc"/>
        <w:rPr>
          <w:rFonts w:cs="Times New Roman"/>
          <w:kern w:val="0"/>
          <w:szCs w:val="24"/>
        </w:rPr>
      </w:pPr>
      <w:r w:rsidRPr="00A6117A">
        <w:rPr>
          <w:rFonts w:cs="Times New Roman"/>
          <w:kern w:val="0"/>
          <w:szCs w:val="24"/>
        </w:rPr>
        <w:t>[20]</w:t>
      </w:r>
      <w:r w:rsidRPr="00A6117A">
        <w:rPr>
          <w:rFonts w:cs="Times New Roman"/>
          <w:kern w:val="0"/>
          <w:szCs w:val="24"/>
        </w:rPr>
        <w:tab/>
        <w:t>“UCI Machine Learning Repository,” 2013. [Online]. Available: https://archive.ics.uci.edu/ml/index.php.</w:t>
      </w:r>
    </w:p>
    <w:p w14:paraId="1E836218" w14:textId="2E88AF88"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FD9D1" w14:textId="77777777" w:rsidR="00C97BE8" w:rsidRDefault="00C97BE8" w:rsidP="00A83E90">
      <w:r>
        <w:separator/>
      </w:r>
    </w:p>
  </w:endnote>
  <w:endnote w:type="continuationSeparator" w:id="0">
    <w:p w14:paraId="64EF0899" w14:textId="77777777" w:rsidR="00C97BE8" w:rsidRDefault="00C97BE8"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C65C0E" w:rsidRDefault="00C65C0E">
    <w:pPr>
      <w:pStyle w:val="af2"/>
      <w:jc w:val="center"/>
    </w:pPr>
  </w:p>
  <w:p w14:paraId="73660903" w14:textId="77777777" w:rsidR="00C65C0E" w:rsidRDefault="00C65C0E">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3B7E8CA0" w:rsidR="00C65C0E" w:rsidRDefault="00C65C0E">
        <w:pPr>
          <w:pStyle w:val="af2"/>
          <w:jc w:val="center"/>
        </w:pPr>
        <w:r>
          <w:fldChar w:fldCharType="begin"/>
        </w:r>
        <w:r>
          <w:instrText>PAGE   \* MERGEFORMAT</w:instrText>
        </w:r>
        <w:r>
          <w:fldChar w:fldCharType="separate"/>
        </w:r>
        <w:r w:rsidRPr="008E15B4">
          <w:rPr>
            <w:noProof/>
            <w:lang w:val="zh-TW"/>
          </w:rPr>
          <w:t>14</w:t>
        </w:r>
        <w:r>
          <w:fldChar w:fldCharType="end"/>
        </w:r>
      </w:p>
    </w:sdtContent>
  </w:sdt>
  <w:p w14:paraId="3A291779" w14:textId="77777777" w:rsidR="00C65C0E" w:rsidRDefault="00C65C0E">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6FD70E" w14:textId="77777777" w:rsidR="00C97BE8" w:rsidRDefault="00C97BE8" w:rsidP="00A83E90">
      <w:r>
        <w:separator/>
      </w:r>
    </w:p>
  </w:footnote>
  <w:footnote w:type="continuationSeparator" w:id="0">
    <w:p w14:paraId="113A989A" w14:textId="77777777" w:rsidR="00C97BE8" w:rsidRDefault="00C97BE8"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C65C0E" w:rsidRDefault="00C65C0E">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C65C0E" w:rsidRDefault="00C65C0E">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C65C0E" w:rsidRDefault="00C65C0E">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C65C0E" w:rsidRDefault="00C65C0E">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C65C0E" w:rsidRDefault="00C65C0E">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C65C0E" w:rsidRDefault="00C65C0E">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455A"/>
    <w:rsid w:val="00004A7C"/>
    <w:rsid w:val="00005EA2"/>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3FA"/>
    <w:rsid w:val="00023439"/>
    <w:rsid w:val="00023C5C"/>
    <w:rsid w:val="0002411B"/>
    <w:rsid w:val="00025787"/>
    <w:rsid w:val="00025EDD"/>
    <w:rsid w:val="00026150"/>
    <w:rsid w:val="00027952"/>
    <w:rsid w:val="00027AB8"/>
    <w:rsid w:val="000301A1"/>
    <w:rsid w:val="00030909"/>
    <w:rsid w:val="00030989"/>
    <w:rsid w:val="00030ABE"/>
    <w:rsid w:val="00031FBE"/>
    <w:rsid w:val="00032FD3"/>
    <w:rsid w:val="00033465"/>
    <w:rsid w:val="00033F79"/>
    <w:rsid w:val="00034A11"/>
    <w:rsid w:val="00035A8D"/>
    <w:rsid w:val="00036526"/>
    <w:rsid w:val="00036977"/>
    <w:rsid w:val="00037E55"/>
    <w:rsid w:val="00037F10"/>
    <w:rsid w:val="000417FD"/>
    <w:rsid w:val="00041FDB"/>
    <w:rsid w:val="00042984"/>
    <w:rsid w:val="00044449"/>
    <w:rsid w:val="00045320"/>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5C9D"/>
    <w:rsid w:val="00066737"/>
    <w:rsid w:val="00066D70"/>
    <w:rsid w:val="00067043"/>
    <w:rsid w:val="000674C6"/>
    <w:rsid w:val="00071668"/>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C3C"/>
    <w:rsid w:val="000770C3"/>
    <w:rsid w:val="00077DC4"/>
    <w:rsid w:val="00077E94"/>
    <w:rsid w:val="00080B74"/>
    <w:rsid w:val="0008110B"/>
    <w:rsid w:val="00081204"/>
    <w:rsid w:val="00081925"/>
    <w:rsid w:val="00081BB3"/>
    <w:rsid w:val="0008267E"/>
    <w:rsid w:val="0008512C"/>
    <w:rsid w:val="00085A03"/>
    <w:rsid w:val="00091598"/>
    <w:rsid w:val="00091764"/>
    <w:rsid w:val="00092475"/>
    <w:rsid w:val="000929CF"/>
    <w:rsid w:val="000931C2"/>
    <w:rsid w:val="00093291"/>
    <w:rsid w:val="00093578"/>
    <w:rsid w:val="00093D2D"/>
    <w:rsid w:val="0009545E"/>
    <w:rsid w:val="000955AC"/>
    <w:rsid w:val="00095E55"/>
    <w:rsid w:val="0009676B"/>
    <w:rsid w:val="0009745B"/>
    <w:rsid w:val="00097962"/>
    <w:rsid w:val="000A12EE"/>
    <w:rsid w:val="000A2509"/>
    <w:rsid w:val="000A275C"/>
    <w:rsid w:val="000A3239"/>
    <w:rsid w:val="000A3984"/>
    <w:rsid w:val="000A39A7"/>
    <w:rsid w:val="000A4B8B"/>
    <w:rsid w:val="000A6083"/>
    <w:rsid w:val="000A6150"/>
    <w:rsid w:val="000A64B5"/>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C59"/>
    <w:rsid w:val="000B7964"/>
    <w:rsid w:val="000B7E41"/>
    <w:rsid w:val="000C0D08"/>
    <w:rsid w:val="000C2646"/>
    <w:rsid w:val="000C3DF7"/>
    <w:rsid w:val="000C46E1"/>
    <w:rsid w:val="000C5CAF"/>
    <w:rsid w:val="000D0453"/>
    <w:rsid w:val="000D0AA6"/>
    <w:rsid w:val="000D0BD0"/>
    <w:rsid w:val="000D35A3"/>
    <w:rsid w:val="000D36A8"/>
    <w:rsid w:val="000D3DAE"/>
    <w:rsid w:val="000D43D8"/>
    <w:rsid w:val="000D4AA2"/>
    <w:rsid w:val="000D530D"/>
    <w:rsid w:val="000D5F8F"/>
    <w:rsid w:val="000D602E"/>
    <w:rsid w:val="000D7994"/>
    <w:rsid w:val="000D7F27"/>
    <w:rsid w:val="000D7FD5"/>
    <w:rsid w:val="000E26E6"/>
    <w:rsid w:val="000E35CF"/>
    <w:rsid w:val="000E373F"/>
    <w:rsid w:val="000E43FE"/>
    <w:rsid w:val="000E6643"/>
    <w:rsid w:val="000E681E"/>
    <w:rsid w:val="000E74E3"/>
    <w:rsid w:val="000F27C0"/>
    <w:rsid w:val="000F40DD"/>
    <w:rsid w:val="000F48EA"/>
    <w:rsid w:val="000F4B17"/>
    <w:rsid w:val="000F4E2D"/>
    <w:rsid w:val="000F5D06"/>
    <w:rsid w:val="000F5F32"/>
    <w:rsid w:val="000F68C5"/>
    <w:rsid w:val="000F6E24"/>
    <w:rsid w:val="000F7942"/>
    <w:rsid w:val="00100E19"/>
    <w:rsid w:val="00103597"/>
    <w:rsid w:val="00103639"/>
    <w:rsid w:val="00103774"/>
    <w:rsid w:val="00104157"/>
    <w:rsid w:val="001058AA"/>
    <w:rsid w:val="00105BC9"/>
    <w:rsid w:val="00106EEE"/>
    <w:rsid w:val="001104B7"/>
    <w:rsid w:val="0011132D"/>
    <w:rsid w:val="0011166C"/>
    <w:rsid w:val="001116A6"/>
    <w:rsid w:val="001118B3"/>
    <w:rsid w:val="00111F09"/>
    <w:rsid w:val="00111FFE"/>
    <w:rsid w:val="0011217A"/>
    <w:rsid w:val="001129DB"/>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0F3"/>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3DDB"/>
    <w:rsid w:val="0015481D"/>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69FE"/>
    <w:rsid w:val="00167714"/>
    <w:rsid w:val="00170947"/>
    <w:rsid w:val="001713AA"/>
    <w:rsid w:val="00171D0C"/>
    <w:rsid w:val="00171E1D"/>
    <w:rsid w:val="001720D8"/>
    <w:rsid w:val="00172665"/>
    <w:rsid w:val="00172E88"/>
    <w:rsid w:val="0017326C"/>
    <w:rsid w:val="00173590"/>
    <w:rsid w:val="00173D75"/>
    <w:rsid w:val="00174EE5"/>
    <w:rsid w:val="001755AE"/>
    <w:rsid w:val="00175F0B"/>
    <w:rsid w:val="00175F93"/>
    <w:rsid w:val="001761E4"/>
    <w:rsid w:val="00176249"/>
    <w:rsid w:val="00176E46"/>
    <w:rsid w:val="001776EC"/>
    <w:rsid w:val="00177D62"/>
    <w:rsid w:val="00181802"/>
    <w:rsid w:val="001822E6"/>
    <w:rsid w:val="00182465"/>
    <w:rsid w:val="001827A6"/>
    <w:rsid w:val="00182CDB"/>
    <w:rsid w:val="00183927"/>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7466"/>
    <w:rsid w:val="001A7495"/>
    <w:rsid w:val="001A78A5"/>
    <w:rsid w:val="001A7906"/>
    <w:rsid w:val="001A7FA1"/>
    <w:rsid w:val="001B016F"/>
    <w:rsid w:val="001B0C50"/>
    <w:rsid w:val="001B1D48"/>
    <w:rsid w:val="001B2307"/>
    <w:rsid w:val="001B2595"/>
    <w:rsid w:val="001B2854"/>
    <w:rsid w:val="001B3BE4"/>
    <w:rsid w:val="001B4561"/>
    <w:rsid w:val="001B4986"/>
    <w:rsid w:val="001B4D34"/>
    <w:rsid w:val="001B5F4F"/>
    <w:rsid w:val="001B658B"/>
    <w:rsid w:val="001B6AC8"/>
    <w:rsid w:val="001B79EE"/>
    <w:rsid w:val="001C0268"/>
    <w:rsid w:val="001C0EDB"/>
    <w:rsid w:val="001C1116"/>
    <w:rsid w:val="001C153A"/>
    <w:rsid w:val="001C1A97"/>
    <w:rsid w:val="001C1D45"/>
    <w:rsid w:val="001C1ED2"/>
    <w:rsid w:val="001C1EE9"/>
    <w:rsid w:val="001C2AC9"/>
    <w:rsid w:val="001C4635"/>
    <w:rsid w:val="001C68E5"/>
    <w:rsid w:val="001D0B78"/>
    <w:rsid w:val="001D0BDB"/>
    <w:rsid w:val="001D147A"/>
    <w:rsid w:val="001D188B"/>
    <w:rsid w:val="001D4C7B"/>
    <w:rsid w:val="001D54D4"/>
    <w:rsid w:val="001D57E4"/>
    <w:rsid w:val="001D6F31"/>
    <w:rsid w:val="001D71CF"/>
    <w:rsid w:val="001E04D4"/>
    <w:rsid w:val="001E0B40"/>
    <w:rsid w:val="001E0CBE"/>
    <w:rsid w:val="001E1257"/>
    <w:rsid w:val="001E16FC"/>
    <w:rsid w:val="001E1946"/>
    <w:rsid w:val="001E1C10"/>
    <w:rsid w:val="001E4417"/>
    <w:rsid w:val="001E44BB"/>
    <w:rsid w:val="001E4A9C"/>
    <w:rsid w:val="001E51CF"/>
    <w:rsid w:val="001E56D3"/>
    <w:rsid w:val="001E58C6"/>
    <w:rsid w:val="001E5F49"/>
    <w:rsid w:val="001E668B"/>
    <w:rsid w:val="001E735B"/>
    <w:rsid w:val="001F0AB9"/>
    <w:rsid w:val="001F18A0"/>
    <w:rsid w:val="001F1FFC"/>
    <w:rsid w:val="001F3681"/>
    <w:rsid w:val="001F442E"/>
    <w:rsid w:val="001F4753"/>
    <w:rsid w:val="001F5449"/>
    <w:rsid w:val="001F60D6"/>
    <w:rsid w:val="001F6983"/>
    <w:rsid w:val="001F72ED"/>
    <w:rsid w:val="002026FB"/>
    <w:rsid w:val="0020442A"/>
    <w:rsid w:val="00205A24"/>
    <w:rsid w:val="00205D51"/>
    <w:rsid w:val="002060C0"/>
    <w:rsid w:val="00206253"/>
    <w:rsid w:val="0020732D"/>
    <w:rsid w:val="002079CF"/>
    <w:rsid w:val="00207BF3"/>
    <w:rsid w:val="00210060"/>
    <w:rsid w:val="00211919"/>
    <w:rsid w:val="00211BEB"/>
    <w:rsid w:val="0021209D"/>
    <w:rsid w:val="0021344F"/>
    <w:rsid w:val="00213BFE"/>
    <w:rsid w:val="00213DA6"/>
    <w:rsid w:val="002151C4"/>
    <w:rsid w:val="00216B26"/>
    <w:rsid w:val="00220E06"/>
    <w:rsid w:val="00221727"/>
    <w:rsid w:val="00221A32"/>
    <w:rsid w:val="002221A2"/>
    <w:rsid w:val="0022251E"/>
    <w:rsid w:val="00222B92"/>
    <w:rsid w:val="00222F2F"/>
    <w:rsid w:val="00223596"/>
    <w:rsid w:val="00225EE8"/>
    <w:rsid w:val="002261BD"/>
    <w:rsid w:val="00226ABD"/>
    <w:rsid w:val="002271C7"/>
    <w:rsid w:val="002272B6"/>
    <w:rsid w:val="00227E28"/>
    <w:rsid w:val="00230835"/>
    <w:rsid w:val="002351DB"/>
    <w:rsid w:val="00235795"/>
    <w:rsid w:val="0023730C"/>
    <w:rsid w:val="00237362"/>
    <w:rsid w:val="0023780D"/>
    <w:rsid w:val="0024168D"/>
    <w:rsid w:val="00243F02"/>
    <w:rsid w:val="00243F93"/>
    <w:rsid w:val="00244075"/>
    <w:rsid w:val="00246377"/>
    <w:rsid w:val="00247AD1"/>
    <w:rsid w:val="002505B8"/>
    <w:rsid w:val="00250A64"/>
    <w:rsid w:val="00250B08"/>
    <w:rsid w:val="0025154C"/>
    <w:rsid w:val="00252358"/>
    <w:rsid w:val="002523B6"/>
    <w:rsid w:val="00252E17"/>
    <w:rsid w:val="00253604"/>
    <w:rsid w:val="002568B1"/>
    <w:rsid w:val="00256A56"/>
    <w:rsid w:val="00256EA4"/>
    <w:rsid w:val="00257AFE"/>
    <w:rsid w:val="0026126A"/>
    <w:rsid w:val="00261D3B"/>
    <w:rsid w:val="00262360"/>
    <w:rsid w:val="00263333"/>
    <w:rsid w:val="00264569"/>
    <w:rsid w:val="00264848"/>
    <w:rsid w:val="00264A31"/>
    <w:rsid w:val="0026501C"/>
    <w:rsid w:val="002659A8"/>
    <w:rsid w:val="002667D9"/>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465E"/>
    <w:rsid w:val="00285322"/>
    <w:rsid w:val="0028599B"/>
    <w:rsid w:val="002865C9"/>
    <w:rsid w:val="00286ED8"/>
    <w:rsid w:val="002876FA"/>
    <w:rsid w:val="0028774F"/>
    <w:rsid w:val="002878E8"/>
    <w:rsid w:val="002907DC"/>
    <w:rsid w:val="00291E62"/>
    <w:rsid w:val="0029476F"/>
    <w:rsid w:val="00294BAB"/>
    <w:rsid w:val="00294D3C"/>
    <w:rsid w:val="0029568A"/>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B00DB"/>
    <w:rsid w:val="002B0AF7"/>
    <w:rsid w:val="002B0F86"/>
    <w:rsid w:val="002B11F3"/>
    <w:rsid w:val="002B128D"/>
    <w:rsid w:val="002B1FA7"/>
    <w:rsid w:val="002B1FFC"/>
    <w:rsid w:val="002B32C6"/>
    <w:rsid w:val="002B4226"/>
    <w:rsid w:val="002B44B3"/>
    <w:rsid w:val="002B4862"/>
    <w:rsid w:val="002B49E9"/>
    <w:rsid w:val="002B4A3B"/>
    <w:rsid w:val="002B59B2"/>
    <w:rsid w:val="002B5D25"/>
    <w:rsid w:val="002B7DF3"/>
    <w:rsid w:val="002C0873"/>
    <w:rsid w:val="002C08AE"/>
    <w:rsid w:val="002C270D"/>
    <w:rsid w:val="002C31AF"/>
    <w:rsid w:val="002C3450"/>
    <w:rsid w:val="002C3665"/>
    <w:rsid w:val="002C3D5C"/>
    <w:rsid w:val="002C45C0"/>
    <w:rsid w:val="002C4E52"/>
    <w:rsid w:val="002C5AA3"/>
    <w:rsid w:val="002C6C5C"/>
    <w:rsid w:val="002C7958"/>
    <w:rsid w:val="002D0859"/>
    <w:rsid w:val="002D1491"/>
    <w:rsid w:val="002D1580"/>
    <w:rsid w:val="002D22FE"/>
    <w:rsid w:val="002D3D46"/>
    <w:rsid w:val="002D4EE9"/>
    <w:rsid w:val="002D56B4"/>
    <w:rsid w:val="002D6A7A"/>
    <w:rsid w:val="002D75C5"/>
    <w:rsid w:val="002D77FE"/>
    <w:rsid w:val="002D7A00"/>
    <w:rsid w:val="002E1B8D"/>
    <w:rsid w:val="002E4E31"/>
    <w:rsid w:val="002E5CCB"/>
    <w:rsid w:val="002E604C"/>
    <w:rsid w:val="002E6991"/>
    <w:rsid w:val="002E6CD1"/>
    <w:rsid w:val="002F133F"/>
    <w:rsid w:val="002F1A1B"/>
    <w:rsid w:val="002F29DF"/>
    <w:rsid w:val="002F2F13"/>
    <w:rsid w:val="002F38ED"/>
    <w:rsid w:val="002F424B"/>
    <w:rsid w:val="002F584F"/>
    <w:rsid w:val="002F67F3"/>
    <w:rsid w:val="002F796E"/>
    <w:rsid w:val="002F7BBE"/>
    <w:rsid w:val="003000D0"/>
    <w:rsid w:val="00300271"/>
    <w:rsid w:val="00300284"/>
    <w:rsid w:val="00301320"/>
    <w:rsid w:val="003013F3"/>
    <w:rsid w:val="00302D03"/>
    <w:rsid w:val="00303536"/>
    <w:rsid w:val="00304D5B"/>
    <w:rsid w:val="00305362"/>
    <w:rsid w:val="0030548E"/>
    <w:rsid w:val="00306E82"/>
    <w:rsid w:val="00307309"/>
    <w:rsid w:val="0030781A"/>
    <w:rsid w:val="00307DD0"/>
    <w:rsid w:val="003102AE"/>
    <w:rsid w:val="003105F2"/>
    <w:rsid w:val="00310F3F"/>
    <w:rsid w:val="0031597B"/>
    <w:rsid w:val="00315F09"/>
    <w:rsid w:val="00317B77"/>
    <w:rsid w:val="00320C2C"/>
    <w:rsid w:val="00320EA3"/>
    <w:rsid w:val="00322AB5"/>
    <w:rsid w:val="00324AE8"/>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322"/>
    <w:rsid w:val="00336F7D"/>
    <w:rsid w:val="00337CB2"/>
    <w:rsid w:val="003409AA"/>
    <w:rsid w:val="003415E6"/>
    <w:rsid w:val="00342A08"/>
    <w:rsid w:val="00343A30"/>
    <w:rsid w:val="003448BF"/>
    <w:rsid w:val="003449FC"/>
    <w:rsid w:val="00345242"/>
    <w:rsid w:val="00346ED0"/>
    <w:rsid w:val="003474D5"/>
    <w:rsid w:val="00347CA7"/>
    <w:rsid w:val="00350747"/>
    <w:rsid w:val="00350760"/>
    <w:rsid w:val="003508FA"/>
    <w:rsid w:val="00350E2E"/>
    <w:rsid w:val="00351C06"/>
    <w:rsid w:val="00352652"/>
    <w:rsid w:val="0035364E"/>
    <w:rsid w:val="003539C6"/>
    <w:rsid w:val="00353A91"/>
    <w:rsid w:val="00353FC1"/>
    <w:rsid w:val="00354565"/>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0E02"/>
    <w:rsid w:val="0037371C"/>
    <w:rsid w:val="003739B3"/>
    <w:rsid w:val="0037447F"/>
    <w:rsid w:val="00375B7D"/>
    <w:rsid w:val="00375F51"/>
    <w:rsid w:val="003769C1"/>
    <w:rsid w:val="00376D85"/>
    <w:rsid w:val="00377987"/>
    <w:rsid w:val="003805FF"/>
    <w:rsid w:val="00382A3A"/>
    <w:rsid w:val="003838B5"/>
    <w:rsid w:val="00384648"/>
    <w:rsid w:val="00384FE3"/>
    <w:rsid w:val="003864D7"/>
    <w:rsid w:val="00387406"/>
    <w:rsid w:val="00391624"/>
    <w:rsid w:val="00391E9B"/>
    <w:rsid w:val="00392891"/>
    <w:rsid w:val="00392C30"/>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52CC"/>
    <w:rsid w:val="003A6400"/>
    <w:rsid w:val="003A6EA2"/>
    <w:rsid w:val="003B01C6"/>
    <w:rsid w:val="003B11BC"/>
    <w:rsid w:val="003B24C2"/>
    <w:rsid w:val="003B35EA"/>
    <w:rsid w:val="003B3D00"/>
    <w:rsid w:val="003B3FB1"/>
    <w:rsid w:val="003B60C0"/>
    <w:rsid w:val="003B742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4996"/>
    <w:rsid w:val="003D7475"/>
    <w:rsid w:val="003D7713"/>
    <w:rsid w:val="003D7F6F"/>
    <w:rsid w:val="003E1207"/>
    <w:rsid w:val="003E3E83"/>
    <w:rsid w:val="003E4376"/>
    <w:rsid w:val="003E4639"/>
    <w:rsid w:val="003E4703"/>
    <w:rsid w:val="003E576D"/>
    <w:rsid w:val="003E5C8C"/>
    <w:rsid w:val="003E6D60"/>
    <w:rsid w:val="003E6D97"/>
    <w:rsid w:val="003E78AF"/>
    <w:rsid w:val="003F0506"/>
    <w:rsid w:val="003F1B03"/>
    <w:rsid w:val="003F1BAA"/>
    <w:rsid w:val="003F3B64"/>
    <w:rsid w:val="003F41E3"/>
    <w:rsid w:val="003F487F"/>
    <w:rsid w:val="003F57DC"/>
    <w:rsid w:val="003F6128"/>
    <w:rsid w:val="003F6CF9"/>
    <w:rsid w:val="003F6F67"/>
    <w:rsid w:val="003F7460"/>
    <w:rsid w:val="00400127"/>
    <w:rsid w:val="00401309"/>
    <w:rsid w:val="00401F94"/>
    <w:rsid w:val="00402411"/>
    <w:rsid w:val="00403F9D"/>
    <w:rsid w:val="00404159"/>
    <w:rsid w:val="00404314"/>
    <w:rsid w:val="00404787"/>
    <w:rsid w:val="0040496F"/>
    <w:rsid w:val="00405374"/>
    <w:rsid w:val="00405469"/>
    <w:rsid w:val="00405D2E"/>
    <w:rsid w:val="00405DDB"/>
    <w:rsid w:val="00405FA5"/>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3E02"/>
    <w:rsid w:val="00435C5E"/>
    <w:rsid w:val="004367A9"/>
    <w:rsid w:val="00441B99"/>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475F"/>
    <w:rsid w:val="0045507F"/>
    <w:rsid w:val="00455C71"/>
    <w:rsid w:val="00455E3C"/>
    <w:rsid w:val="00456E23"/>
    <w:rsid w:val="0046045B"/>
    <w:rsid w:val="0046127C"/>
    <w:rsid w:val="0046159C"/>
    <w:rsid w:val="0046214C"/>
    <w:rsid w:val="00462F41"/>
    <w:rsid w:val="004635D0"/>
    <w:rsid w:val="00463A8E"/>
    <w:rsid w:val="004649E2"/>
    <w:rsid w:val="00464C9E"/>
    <w:rsid w:val="00464EFF"/>
    <w:rsid w:val="00465434"/>
    <w:rsid w:val="00465514"/>
    <w:rsid w:val="00465851"/>
    <w:rsid w:val="00465CCE"/>
    <w:rsid w:val="004660E4"/>
    <w:rsid w:val="00466559"/>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9C"/>
    <w:rsid w:val="00490191"/>
    <w:rsid w:val="0049037F"/>
    <w:rsid w:val="0049083F"/>
    <w:rsid w:val="0049147B"/>
    <w:rsid w:val="00492080"/>
    <w:rsid w:val="00492D85"/>
    <w:rsid w:val="00494720"/>
    <w:rsid w:val="00494B57"/>
    <w:rsid w:val="00494E5E"/>
    <w:rsid w:val="00496FE6"/>
    <w:rsid w:val="004A00A7"/>
    <w:rsid w:val="004A06C7"/>
    <w:rsid w:val="004A2EDF"/>
    <w:rsid w:val="004A4568"/>
    <w:rsid w:val="004A4A98"/>
    <w:rsid w:val="004A4DE9"/>
    <w:rsid w:val="004A6FCA"/>
    <w:rsid w:val="004B01AB"/>
    <w:rsid w:val="004B2956"/>
    <w:rsid w:val="004B30E5"/>
    <w:rsid w:val="004B3278"/>
    <w:rsid w:val="004B3352"/>
    <w:rsid w:val="004B454A"/>
    <w:rsid w:val="004B4977"/>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981"/>
    <w:rsid w:val="004E71B6"/>
    <w:rsid w:val="004E72EC"/>
    <w:rsid w:val="004E7446"/>
    <w:rsid w:val="004E765D"/>
    <w:rsid w:val="004F0375"/>
    <w:rsid w:val="004F08F0"/>
    <w:rsid w:val="004F0D22"/>
    <w:rsid w:val="004F0E4E"/>
    <w:rsid w:val="004F21BB"/>
    <w:rsid w:val="004F2BD0"/>
    <w:rsid w:val="004F2E9B"/>
    <w:rsid w:val="004F3C12"/>
    <w:rsid w:val="004F4B87"/>
    <w:rsid w:val="004F6A89"/>
    <w:rsid w:val="004F7305"/>
    <w:rsid w:val="004F7D3F"/>
    <w:rsid w:val="00502AC4"/>
    <w:rsid w:val="00502B99"/>
    <w:rsid w:val="00502D99"/>
    <w:rsid w:val="00504D66"/>
    <w:rsid w:val="00506A2D"/>
    <w:rsid w:val="00506D1E"/>
    <w:rsid w:val="00507D1C"/>
    <w:rsid w:val="00510EE4"/>
    <w:rsid w:val="005111AC"/>
    <w:rsid w:val="0051340F"/>
    <w:rsid w:val="00513E90"/>
    <w:rsid w:val="00513ECF"/>
    <w:rsid w:val="005145A7"/>
    <w:rsid w:val="0051508B"/>
    <w:rsid w:val="0051624A"/>
    <w:rsid w:val="005164A1"/>
    <w:rsid w:val="005169D2"/>
    <w:rsid w:val="00516E2D"/>
    <w:rsid w:val="00516F1E"/>
    <w:rsid w:val="00517867"/>
    <w:rsid w:val="0051786A"/>
    <w:rsid w:val="00520666"/>
    <w:rsid w:val="00520FE1"/>
    <w:rsid w:val="005211BD"/>
    <w:rsid w:val="00522233"/>
    <w:rsid w:val="0052499B"/>
    <w:rsid w:val="00527319"/>
    <w:rsid w:val="00527699"/>
    <w:rsid w:val="00527AA9"/>
    <w:rsid w:val="0053018A"/>
    <w:rsid w:val="00530E9C"/>
    <w:rsid w:val="00531071"/>
    <w:rsid w:val="0053237F"/>
    <w:rsid w:val="00534D4B"/>
    <w:rsid w:val="00536271"/>
    <w:rsid w:val="005368B0"/>
    <w:rsid w:val="005368D3"/>
    <w:rsid w:val="00537008"/>
    <w:rsid w:val="00537377"/>
    <w:rsid w:val="0054044E"/>
    <w:rsid w:val="005406BA"/>
    <w:rsid w:val="00540E5D"/>
    <w:rsid w:val="00541304"/>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507"/>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D"/>
    <w:rsid w:val="005721A3"/>
    <w:rsid w:val="00572A17"/>
    <w:rsid w:val="00573B35"/>
    <w:rsid w:val="005744EA"/>
    <w:rsid w:val="005746FC"/>
    <w:rsid w:val="00575174"/>
    <w:rsid w:val="005779A1"/>
    <w:rsid w:val="00577A31"/>
    <w:rsid w:val="00580B3B"/>
    <w:rsid w:val="005818C6"/>
    <w:rsid w:val="005826AB"/>
    <w:rsid w:val="00582756"/>
    <w:rsid w:val="00584D1E"/>
    <w:rsid w:val="00584E0E"/>
    <w:rsid w:val="00585DD4"/>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3F7F"/>
    <w:rsid w:val="005A5C5B"/>
    <w:rsid w:val="005A65F6"/>
    <w:rsid w:val="005A6DA6"/>
    <w:rsid w:val="005A75C9"/>
    <w:rsid w:val="005A7706"/>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C79A1"/>
    <w:rsid w:val="005D06B0"/>
    <w:rsid w:val="005D0B5B"/>
    <w:rsid w:val="005D20D1"/>
    <w:rsid w:val="005D414B"/>
    <w:rsid w:val="005D45CB"/>
    <w:rsid w:val="005D4B55"/>
    <w:rsid w:val="005D4EB3"/>
    <w:rsid w:val="005D5EC0"/>
    <w:rsid w:val="005D62C1"/>
    <w:rsid w:val="005D749C"/>
    <w:rsid w:val="005D7A2F"/>
    <w:rsid w:val="005D7E52"/>
    <w:rsid w:val="005D7F06"/>
    <w:rsid w:val="005E0F79"/>
    <w:rsid w:val="005E195E"/>
    <w:rsid w:val="005E1D36"/>
    <w:rsid w:val="005E290F"/>
    <w:rsid w:val="005E5424"/>
    <w:rsid w:val="005E5922"/>
    <w:rsid w:val="005E6A05"/>
    <w:rsid w:val="005E74EA"/>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9F"/>
    <w:rsid w:val="006462D8"/>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D72"/>
    <w:rsid w:val="00657461"/>
    <w:rsid w:val="00657F7B"/>
    <w:rsid w:val="0066209C"/>
    <w:rsid w:val="00663B07"/>
    <w:rsid w:val="00663CB9"/>
    <w:rsid w:val="00663F39"/>
    <w:rsid w:val="00664104"/>
    <w:rsid w:val="00664E95"/>
    <w:rsid w:val="00665C26"/>
    <w:rsid w:val="006664F5"/>
    <w:rsid w:val="00666DD9"/>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6F0F"/>
    <w:rsid w:val="006A73F3"/>
    <w:rsid w:val="006B0818"/>
    <w:rsid w:val="006B0DA0"/>
    <w:rsid w:val="006B2380"/>
    <w:rsid w:val="006B4026"/>
    <w:rsid w:val="006B5588"/>
    <w:rsid w:val="006B59A0"/>
    <w:rsid w:val="006B6C08"/>
    <w:rsid w:val="006B6C13"/>
    <w:rsid w:val="006B74BB"/>
    <w:rsid w:val="006B78D1"/>
    <w:rsid w:val="006B79DA"/>
    <w:rsid w:val="006C170A"/>
    <w:rsid w:val="006C28FF"/>
    <w:rsid w:val="006C29D1"/>
    <w:rsid w:val="006C4CE5"/>
    <w:rsid w:val="006C4DE8"/>
    <w:rsid w:val="006C4E6C"/>
    <w:rsid w:val="006C518A"/>
    <w:rsid w:val="006C525E"/>
    <w:rsid w:val="006C6B37"/>
    <w:rsid w:val="006C6EE2"/>
    <w:rsid w:val="006C6FAE"/>
    <w:rsid w:val="006C7BEC"/>
    <w:rsid w:val="006D01CF"/>
    <w:rsid w:val="006D1551"/>
    <w:rsid w:val="006D1985"/>
    <w:rsid w:val="006D1A3E"/>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547E"/>
    <w:rsid w:val="006F613F"/>
    <w:rsid w:val="006F6DCB"/>
    <w:rsid w:val="006F7731"/>
    <w:rsid w:val="006F7847"/>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F67"/>
    <w:rsid w:val="00715095"/>
    <w:rsid w:val="0071651F"/>
    <w:rsid w:val="00716A9E"/>
    <w:rsid w:val="00717989"/>
    <w:rsid w:val="00720207"/>
    <w:rsid w:val="007204B1"/>
    <w:rsid w:val="007214C6"/>
    <w:rsid w:val="00721B23"/>
    <w:rsid w:val="00721CC7"/>
    <w:rsid w:val="0072218A"/>
    <w:rsid w:val="00722CE4"/>
    <w:rsid w:val="007231A9"/>
    <w:rsid w:val="00723CD8"/>
    <w:rsid w:val="007244B7"/>
    <w:rsid w:val="007259E0"/>
    <w:rsid w:val="00726A6E"/>
    <w:rsid w:val="00726AA5"/>
    <w:rsid w:val="00727601"/>
    <w:rsid w:val="007276B9"/>
    <w:rsid w:val="0073190D"/>
    <w:rsid w:val="00731D65"/>
    <w:rsid w:val="00731FB5"/>
    <w:rsid w:val="00732ADD"/>
    <w:rsid w:val="007355AB"/>
    <w:rsid w:val="0073687C"/>
    <w:rsid w:val="00736ADD"/>
    <w:rsid w:val="00736FA1"/>
    <w:rsid w:val="00737463"/>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CA7"/>
    <w:rsid w:val="00760FD4"/>
    <w:rsid w:val="0076177D"/>
    <w:rsid w:val="0076236A"/>
    <w:rsid w:val="0076241F"/>
    <w:rsid w:val="00763732"/>
    <w:rsid w:val="007648F2"/>
    <w:rsid w:val="00766336"/>
    <w:rsid w:val="00766933"/>
    <w:rsid w:val="00766CA2"/>
    <w:rsid w:val="00767221"/>
    <w:rsid w:val="0076759C"/>
    <w:rsid w:val="007713F6"/>
    <w:rsid w:val="0077151B"/>
    <w:rsid w:val="00772A43"/>
    <w:rsid w:val="007738DD"/>
    <w:rsid w:val="00774257"/>
    <w:rsid w:val="007768B1"/>
    <w:rsid w:val="007778ED"/>
    <w:rsid w:val="007800BC"/>
    <w:rsid w:val="007801AC"/>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311C"/>
    <w:rsid w:val="007C3BF9"/>
    <w:rsid w:val="007C4199"/>
    <w:rsid w:val="007C5A2A"/>
    <w:rsid w:val="007C6F9E"/>
    <w:rsid w:val="007C7E70"/>
    <w:rsid w:val="007C7E84"/>
    <w:rsid w:val="007C7F77"/>
    <w:rsid w:val="007D0DD7"/>
    <w:rsid w:val="007D1D9C"/>
    <w:rsid w:val="007D29AF"/>
    <w:rsid w:val="007D3EE2"/>
    <w:rsid w:val="007D4BDA"/>
    <w:rsid w:val="007D5C90"/>
    <w:rsid w:val="007D6579"/>
    <w:rsid w:val="007D68BD"/>
    <w:rsid w:val="007D6997"/>
    <w:rsid w:val="007D7493"/>
    <w:rsid w:val="007D7B9B"/>
    <w:rsid w:val="007D7C5B"/>
    <w:rsid w:val="007E159E"/>
    <w:rsid w:val="007E17C1"/>
    <w:rsid w:val="007E1BE5"/>
    <w:rsid w:val="007E237F"/>
    <w:rsid w:val="007E37F2"/>
    <w:rsid w:val="007E433B"/>
    <w:rsid w:val="007E4BC1"/>
    <w:rsid w:val="007E56AC"/>
    <w:rsid w:val="007E6531"/>
    <w:rsid w:val="007E7433"/>
    <w:rsid w:val="007E79AF"/>
    <w:rsid w:val="007E7D29"/>
    <w:rsid w:val="007E7E91"/>
    <w:rsid w:val="007E7FAF"/>
    <w:rsid w:val="007F1040"/>
    <w:rsid w:val="007F157F"/>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07154"/>
    <w:rsid w:val="008106A8"/>
    <w:rsid w:val="00813230"/>
    <w:rsid w:val="00814CFB"/>
    <w:rsid w:val="0081514F"/>
    <w:rsid w:val="00815E1F"/>
    <w:rsid w:val="008162BD"/>
    <w:rsid w:val="00816661"/>
    <w:rsid w:val="00816C5F"/>
    <w:rsid w:val="00816EDC"/>
    <w:rsid w:val="0081723B"/>
    <w:rsid w:val="00817BF7"/>
    <w:rsid w:val="00821A3D"/>
    <w:rsid w:val="008222C4"/>
    <w:rsid w:val="00822549"/>
    <w:rsid w:val="00823D36"/>
    <w:rsid w:val="008250C8"/>
    <w:rsid w:val="00825F21"/>
    <w:rsid w:val="008264F7"/>
    <w:rsid w:val="0082687A"/>
    <w:rsid w:val="0083021E"/>
    <w:rsid w:val="00830BBD"/>
    <w:rsid w:val="00831EB7"/>
    <w:rsid w:val="0083202F"/>
    <w:rsid w:val="00832509"/>
    <w:rsid w:val="0083252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46E10"/>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2A06"/>
    <w:rsid w:val="008633AF"/>
    <w:rsid w:val="00863D15"/>
    <w:rsid w:val="00864E02"/>
    <w:rsid w:val="008663AB"/>
    <w:rsid w:val="00866B15"/>
    <w:rsid w:val="00867C35"/>
    <w:rsid w:val="00870D61"/>
    <w:rsid w:val="00871597"/>
    <w:rsid w:val="00871746"/>
    <w:rsid w:val="00871818"/>
    <w:rsid w:val="00872F21"/>
    <w:rsid w:val="008737B4"/>
    <w:rsid w:val="00873DAD"/>
    <w:rsid w:val="00874A58"/>
    <w:rsid w:val="008750F7"/>
    <w:rsid w:val="008751C6"/>
    <w:rsid w:val="008768D5"/>
    <w:rsid w:val="00876B76"/>
    <w:rsid w:val="00876E1B"/>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7A8"/>
    <w:rsid w:val="008A29F2"/>
    <w:rsid w:val="008A32A1"/>
    <w:rsid w:val="008A37B7"/>
    <w:rsid w:val="008A3C1F"/>
    <w:rsid w:val="008A4F26"/>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E6B"/>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15B4"/>
    <w:rsid w:val="008E3171"/>
    <w:rsid w:val="008E348F"/>
    <w:rsid w:val="008E3B84"/>
    <w:rsid w:val="008E40DE"/>
    <w:rsid w:val="008E5720"/>
    <w:rsid w:val="008E5F23"/>
    <w:rsid w:val="008E662B"/>
    <w:rsid w:val="008F0053"/>
    <w:rsid w:val="008F0982"/>
    <w:rsid w:val="008F161D"/>
    <w:rsid w:val="008F1AD2"/>
    <w:rsid w:val="008F1BD8"/>
    <w:rsid w:val="008F1F6C"/>
    <w:rsid w:val="008F21B1"/>
    <w:rsid w:val="008F28CA"/>
    <w:rsid w:val="008F2DC1"/>
    <w:rsid w:val="008F3A33"/>
    <w:rsid w:val="008F5A18"/>
    <w:rsid w:val="008F5D95"/>
    <w:rsid w:val="008F6841"/>
    <w:rsid w:val="008F6C4B"/>
    <w:rsid w:val="00901253"/>
    <w:rsid w:val="0090214C"/>
    <w:rsid w:val="00903946"/>
    <w:rsid w:val="00904B8F"/>
    <w:rsid w:val="00904D8F"/>
    <w:rsid w:val="009056F8"/>
    <w:rsid w:val="00906582"/>
    <w:rsid w:val="00907325"/>
    <w:rsid w:val="00907459"/>
    <w:rsid w:val="00907A55"/>
    <w:rsid w:val="00910FF0"/>
    <w:rsid w:val="0091153A"/>
    <w:rsid w:val="00912DCF"/>
    <w:rsid w:val="00913FB8"/>
    <w:rsid w:val="00914509"/>
    <w:rsid w:val="00914774"/>
    <w:rsid w:val="009154DA"/>
    <w:rsid w:val="009172A0"/>
    <w:rsid w:val="00917824"/>
    <w:rsid w:val="0092054B"/>
    <w:rsid w:val="009206C7"/>
    <w:rsid w:val="00922121"/>
    <w:rsid w:val="009231B9"/>
    <w:rsid w:val="00923843"/>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1837"/>
    <w:rsid w:val="00943BC0"/>
    <w:rsid w:val="00943D40"/>
    <w:rsid w:val="00944354"/>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65CF"/>
    <w:rsid w:val="0098720D"/>
    <w:rsid w:val="00991A8D"/>
    <w:rsid w:val="00992051"/>
    <w:rsid w:val="0099207F"/>
    <w:rsid w:val="009924D2"/>
    <w:rsid w:val="00992B1F"/>
    <w:rsid w:val="00992BBA"/>
    <w:rsid w:val="00992DC8"/>
    <w:rsid w:val="00993720"/>
    <w:rsid w:val="00993E9D"/>
    <w:rsid w:val="00994654"/>
    <w:rsid w:val="00994811"/>
    <w:rsid w:val="00996A9C"/>
    <w:rsid w:val="009A0AEA"/>
    <w:rsid w:val="009A3525"/>
    <w:rsid w:val="009A4A84"/>
    <w:rsid w:val="009A5CD9"/>
    <w:rsid w:val="009A768A"/>
    <w:rsid w:val="009A79DA"/>
    <w:rsid w:val="009B0282"/>
    <w:rsid w:val="009B0F1E"/>
    <w:rsid w:val="009B1737"/>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6683"/>
    <w:rsid w:val="009C6938"/>
    <w:rsid w:val="009C6AEC"/>
    <w:rsid w:val="009C75EE"/>
    <w:rsid w:val="009C7702"/>
    <w:rsid w:val="009C78B6"/>
    <w:rsid w:val="009D017D"/>
    <w:rsid w:val="009D02F7"/>
    <w:rsid w:val="009D06FF"/>
    <w:rsid w:val="009D087E"/>
    <w:rsid w:val="009D0E9B"/>
    <w:rsid w:val="009D1199"/>
    <w:rsid w:val="009D15DA"/>
    <w:rsid w:val="009D1D9B"/>
    <w:rsid w:val="009D2457"/>
    <w:rsid w:val="009D3965"/>
    <w:rsid w:val="009D40A5"/>
    <w:rsid w:val="009D4639"/>
    <w:rsid w:val="009D5A8A"/>
    <w:rsid w:val="009D690C"/>
    <w:rsid w:val="009D7190"/>
    <w:rsid w:val="009E1266"/>
    <w:rsid w:val="009E227D"/>
    <w:rsid w:val="009E2436"/>
    <w:rsid w:val="009E2F7A"/>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788"/>
    <w:rsid w:val="00A04AB7"/>
    <w:rsid w:val="00A04C69"/>
    <w:rsid w:val="00A04E21"/>
    <w:rsid w:val="00A065FA"/>
    <w:rsid w:val="00A06DFE"/>
    <w:rsid w:val="00A0713A"/>
    <w:rsid w:val="00A075FB"/>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69DA"/>
    <w:rsid w:val="00A1743B"/>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04E"/>
    <w:rsid w:val="00A42E9D"/>
    <w:rsid w:val="00A42FED"/>
    <w:rsid w:val="00A4331D"/>
    <w:rsid w:val="00A43917"/>
    <w:rsid w:val="00A439AA"/>
    <w:rsid w:val="00A447AC"/>
    <w:rsid w:val="00A44E5B"/>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2442"/>
    <w:rsid w:val="00A62C6C"/>
    <w:rsid w:val="00A65EB5"/>
    <w:rsid w:val="00A667C3"/>
    <w:rsid w:val="00A66A3D"/>
    <w:rsid w:val="00A708BD"/>
    <w:rsid w:val="00A70B92"/>
    <w:rsid w:val="00A713AE"/>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5CE"/>
    <w:rsid w:val="00A9186D"/>
    <w:rsid w:val="00A92853"/>
    <w:rsid w:val="00A92CA8"/>
    <w:rsid w:val="00A92DBE"/>
    <w:rsid w:val="00A93967"/>
    <w:rsid w:val="00A93BC8"/>
    <w:rsid w:val="00A93E7D"/>
    <w:rsid w:val="00A94D1F"/>
    <w:rsid w:val="00A971B8"/>
    <w:rsid w:val="00A9737F"/>
    <w:rsid w:val="00A9786B"/>
    <w:rsid w:val="00A97D7C"/>
    <w:rsid w:val="00AA043D"/>
    <w:rsid w:val="00AA05F5"/>
    <w:rsid w:val="00AA0942"/>
    <w:rsid w:val="00AA14CD"/>
    <w:rsid w:val="00AA15F7"/>
    <w:rsid w:val="00AA1629"/>
    <w:rsid w:val="00AA3C23"/>
    <w:rsid w:val="00AA4A14"/>
    <w:rsid w:val="00AA552F"/>
    <w:rsid w:val="00AA5582"/>
    <w:rsid w:val="00AA5C4D"/>
    <w:rsid w:val="00AA792C"/>
    <w:rsid w:val="00AA7D18"/>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4BAF"/>
    <w:rsid w:val="00AC5395"/>
    <w:rsid w:val="00AC6EB2"/>
    <w:rsid w:val="00AC6F5E"/>
    <w:rsid w:val="00AC6F6C"/>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0C"/>
    <w:rsid w:val="00AE7144"/>
    <w:rsid w:val="00AE7198"/>
    <w:rsid w:val="00AF00D0"/>
    <w:rsid w:val="00AF06FC"/>
    <w:rsid w:val="00AF08EA"/>
    <w:rsid w:val="00AF093C"/>
    <w:rsid w:val="00AF0ACB"/>
    <w:rsid w:val="00AF3E6D"/>
    <w:rsid w:val="00AF4B0A"/>
    <w:rsid w:val="00AF4BBA"/>
    <w:rsid w:val="00AF5744"/>
    <w:rsid w:val="00AF6492"/>
    <w:rsid w:val="00AF7441"/>
    <w:rsid w:val="00AF7DDC"/>
    <w:rsid w:val="00AF7FC7"/>
    <w:rsid w:val="00B00964"/>
    <w:rsid w:val="00B0242F"/>
    <w:rsid w:val="00B06412"/>
    <w:rsid w:val="00B06E94"/>
    <w:rsid w:val="00B073D9"/>
    <w:rsid w:val="00B10367"/>
    <w:rsid w:val="00B11424"/>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0BEA"/>
    <w:rsid w:val="00B4106C"/>
    <w:rsid w:val="00B445A2"/>
    <w:rsid w:val="00B44969"/>
    <w:rsid w:val="00B45682"/>
    <w:rsid w:val="00B46189"/>
    <w:rsid w:val="00B4627B"/>
    <w:rsid w:val="00B464E7"/>
    <w:rsid w:val="00B46F32"/>
    <w:rsid w:val="00B47488"/>
    <w:rsid w:val="00B47EFC"/>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A42"/>
    <w:rsid w:val="00B6239D"/>
    <w:rsid w:val="00B630FD"/>
    <w:rsid w:val="00B6329C"/>
    <w:rsid w:val="00B6350D"/>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BA9"/>
    <w:rsid w:val="00B81E64"/>
    <w:rsid w:val="00B83788"/>
    <w:rsid w:val="00B84254"/>
    <w:rsid w:val="00B85302"/>
    <w:rsid w:val="00B85D58"/>
    <w:rsid w:val="00B87046"/>
    <w:rsid w:val="00B8753C"/>
    <w:rsid w:val="00B9092D"/>
    <w:rsid w:val="00B90DAA"/>
    <w:rsid w:val="00B91805"/>
    <w:rsid w:val="00B91A3D"/>
    <w:rsid w:val="00B932A9"/>
    <w:rsid w:val="00B937B2"/>
    <w:rsid w:val="00B93C42"/>
    <w:rsid w:val="00B93EC5"/>
    <w:rsid w:val="00B94BDA"/>
    <w:rsid w:val="00B95A30"/>
    <w:rsid w:val="00B95E87"/>
    <w:rsid w:val="00B95F4B"/>
    <w:rsid w:val="00B96670"/>
    <w:rsid w:val="00B9694C"/>
    <w:rsid w:val="00BA08A1"/>
    <w:rsid w:val="00BA0C33"/>
    <w:rsid w:val="00BA1FE4"/>
    <w:rsid w:val="00BA3108"/>
    <w:rsid w:val="00BA39E7"/>
    <w:rsid w:val="00BA40BA"/>
    <w:rsid w:val="00BA43EC"/>
    <w:rsid w:val="00BA474D"/>
    <w:rsid w:val="00BA4841"/>
    <w:rsid w:val="00BA50B5"/>
    <w:rsid w:val="00BA52F7"/>
    <w:rsid w:val="00BA5D60"/>
    <w:rsid w:val="00BB1A5D"/>
    <w:rsid w:val="00BB2B86"/>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60E9"/>
    <w:rsid w:val="00BC6CB8"/>
    <w:rsid w:val="00BC7A08"/>
    <w:rsid w:val="00BD080A"/>
    <w:rsid w:val="00BD12D4"/>
    <w:rsid w:val="00BD1437"/>
    <w:rsid w:val="00BD1C8B"/>
    <w:rsid w:val="00BD4462"/>
    <w:rsid w:val="00BD50E7"/>
    <w:rsid w:val="00BD6600"/>
    <w:rsid w:val="00BD6A08"/>
    <w:rsid w:val="00BD7B36"/>
    <w:rsid w:val="00BE0909"/>
    <w:rsid w:val="00BE0943"/>
    <w:rsid w:val="00BE0D66"/>
    <w:rsid w:val="00BE1682"/>
    <w:rsid w:val="00BE2A7C"/>
    <w:rsid w:val="00BE3998"/>
    <w:rsid w:val="00BE4851"/>
    <w:rsid w:val="00BE54C3"/>
    <w:rsid w:val="00BE57E2"/>
    <w:rsid w:val="00BF0852"/>
    <w:rsid w:val="00BF1ECC"/>
    <w:rsid w:val="00BF20D8"/>
    <w:rsid w:val="00BF2C8B"/>
    <w:rsid w:val="00BF378D"/>
    <w:rsid w:val="00BF4F42"/>
    <w:rsid w:val="00BF561C"/>
    <w:rsid w:val="00BF5949"/>
    <w:rsid w:val="00BF6079"/>
    <w:rsid w:val="00BF6E60"/>
    <w:rsid w:val="00BF7E56"/>
    <w:rsid w:val="00BF7F59"/>
    <w:rsid w:val="00C003CC"/>
    <w:rsid w:val="00C0094C"/>
    <w:rsid w:val="00C01203"/>
    <w:rsid w:val="00C018DA"/>
    <w:rsid w:val="00C01B26"/>
    <w:rsid w:val="00C02909"/>
    <w:rsid w:val="00C0754B"/>
    <w:rsid w:val="00C078F0"/>
    <w:rsid w:val="00C07DEC"/>
    <w:rsid w:val="00C10505"/>
    <w:rsid w:val="00C10704"/>
    <w:rsid w:val="00C10F1A"/>
    <w:rsid w:val="00C11B75"/>
    <w:rsid w:val="00C12A79"/>
    <w:rsid w:val="00C13A1A"/>
    <w:rsid w:val="00C141C1"/>
    <w:rsid w:val="00C14F4D"/>
    <w:rsid w:val="00C15472"/>
    <w:rsid w:val="00C1590B"/>
    <w:rsid w:val="00C15BA8"/>
    <w:rsid w:val="00C15D37"/>
    <w:rsid w:val="00C16104"/>
    <w:rsid w:val="00C172CE"/>
    <w:rsid w:val="00C1768A"/>
    <w:rsid w:val="00C21A32"/>
    <w:rsid w:val="00C21B07"/>
    <w:rsid w:val="00C22997"/>
    <w:rsid w:val="00C23E1E"/>
    <w:rsid w:val="00C25DC0"/>
    <w:rsid w:val="00C26AE9"/>
    <w:rsid w:val="00C3125B"/>
    <w:rsid w:val="00C3138E"/>
    <w:rsid w:val="00C31FDE"/>
    <w:rsid w:val="00C32440"/>
    <w:rsid w:val="00C32A2E"/>
    <w:rsid w:val="00C32F18"/>
    <w:rsid w:val="00C379D7"/>
    <w:rsid w:val="00C37F4A"/>
    <w:rsid w:val="00C37FA9"/>
    <w:rsid w:val="00C40564"/>
    <w:rsid w:val="00C40D58"/>
    <w:rsid w:val="00C417F7"/>
    <w:rsid w:val="00C41A81"/>
    <w:rsid w:val="00C42050"/>
    <w:rsid w:val="00C429C0"/>
    <w:rsid w:val="00C43E00"/>
    <w:rsid w:val="00C44538"/>
    <w:rsid w:val="00C479C8"/>
    <w:rsid w:val="00C51660"/>
    <w:rsid w:val="00C52231"/>
    <w:rsid w:val="00C534AE"/>
    <w:rsid w:val="00C54998"/>
    <w:rsid w:val="00C5545D"/>
    <w:rsid w:val="00C55662"/>
    <w:rsid w:val="00C55786"/>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5C0E"/>
    <w:rsid w:val="00C6668B"/>
    <w:rsid w:val="00C6669A"/>
    <w:rsid w:val="00C66726"/>
    <w:rsid w:val="00C66862"/>
    <w:rsid w:val="00C67014"/>
    <w:rsid w:val="00C67CEC"/>
    <w:rsid w:val="00C67EF0"/>
    <w:rsid w:val="00C70465"/>
    <w:rsid w:val="00C7086C"/>
    <w:rsid w:val="00C70E96"/>
    <w:rsid w:val="00C710DA"/>
    <w:rsid w:val="00C72079"/>
    <w:rsid w:val="00C72508"/>
    <w:rsid w:val="00C73319"/>
    <w:rsid w:val="00C7440B"/>
    <w:rsid w:val="00C74FD0"/>
    <w:rsid w:val="00C75C6B"/>
    <w:rsid w:val="00C768AF"/>
    <w:rsid w:val="00C77E69"/>
    <w:rsid w:val="00C77F94"/>
    <w:rsid w:val="00C80BC0"/>
    <w:rsid w:val="00C80F2D"/>
    <w:rsid w:val="00C8183C"/>
    <w:rsid w:val="00C8186D"/>
    <w:rsid w:val="00C81CE0"/>
    <w:rsid w:val="00C8227D"/>
    <w:rsid w:val="00C83393"/>
    <w:rsid w:val="00C835C9"/>
    <w:rsid w:val="00C83BF3"/>
    <w:rsid w:val="00C85D03"/>
    <w:rsid w:val="00C85D53"/>
    <w:rsid w:val="00C85DFC"/>
    <w:rsid w:val="00C86243"/>
    <w:rsid w:val="00C870C2"/>
    <w:rsid w:val="00C9025F"/>
    <w:rsid w:val="00C9051D"/>
    <w:rsid w:val="00C92130"/>
    <w:rsid w:val="00C9354D"/>
    <w:rsid w:val="00C94423"/>
    <w:rsid w:val="00C95E77"/>
    <w:rsid w:val="00C96A4B"/>
    <w:rsid w:val="00C9718C"/>
    <w:rsid w:val="00C97BE8"/>
    <w:rsid w:val="00CA03EE"/>
    <w:rsid w:val="00CA072A"/>
    <w:rsid w:val="00CA0A07"/>
    <w:rsid w:val="00CA1418"/>
    <w:rsid w:val="00CA1456"/>
    <w:rsid w:val="00CA1645"/>
    <w:rsid w:val="00CA27B5"/>
    <w:rsid w:val="00CA27C4"/>
    <w:rsid w:val="00CA2F3D"/>
    <w:rsid w:val="00CA32BC"/>
    <w:rsid w:val="00CA3541"/>
    <w:rsid w:val="00CA4544"/>
    <w:rsid w:val="00CA6886"/>
    <w:rsid w:val="00CA7DA2"/>
    <w:rsid w:val="00CB1928"/>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259B"/>
    <w:rsid w:val="00CC3449"/>
    <w:rsid w:val="00CC3584"/>
    <w:rsid w:val="00CC4304"/>
    <w:rsid w:val="00CC5B65"/>
    <w:rsid w:val="00CC6171"/>
    <w:rsid w:val="00CC62E1"/>
    <w:rsid w:val="00CC77D7"/>
    <w:rsid w:val="00CD011B"/>
    <w:rsid w:val="00CD1217"/>
    <w:rsid w:val="00CD16A4"/>
    <w:rsid w:val="00CD2218"/>
    <w:rsid w:val="00CD24DA"/>
    <w:rsid w:val="00CD26F0"/>
    <w:rsid w:val="00CD2A64"/>
    <w:rsid w:val="00CD2D8A"/>
    <w:rsid w:val="00CD30F5"/>
    <w:rsid w:val="00CD467D"/>
    <w:rsid w:val="00CD657E"/>
    <w:rsid w:val="00CE0637"/>
    <w:rsid w:val="00CE0F73"/>
    <w:rsid w:val="00CE14DD"/>
    <w:rsid w:val="00CE15E9"/>
    <w:rsid w:val="00CE320E"/>
    <w:rsid w:val="00CE330A"/>
    <w:rsid w:val="00CE3C41"/>
    <w:rsid w:val="00CE3F1F"/>
    <w:rsid w:val="00CE419E"/>
    <w:rsid w:val="00CE48C9"/>
    <w:rsid w:val="00CE536F"/>
    <w:rsid w:val="00CE6F97"/>
    <w:rsid w:val="00CE722E"/>
    <w:rsid w:val="00CE7765"/>
    <w:rsid w:val="00CF168A"/>
    <w:rsid w:val="00CF230F"/>
    <w:rsid w:val="00CF32AE"/>
    <w:rsid w:val="00CF4C24"/>
    <w:rsid w:val="00CF52E2"/>
    <w:rsid w:val="00CF689C"/>
    <w:rsid w:val="00CF6989"/>
    <w:rsid w:val="00CF741B"/>
    <w:rsid w:val="00CF7525"/>
    <w:rsid w:val="00CF7D07"/>
    <w:rsid w:val="00D00260"/>
    <w:rsid w:val="00D0026B"/>
    <w:rsid w:val="00D03C14"/>
    <w:rsid w:val="00D03C5A"/>
    <w:rsid w:val="00D0472D"/>
    <w:rsid w:val="00D04C1C"/>
    <w:rsid w:val="00D05DC9"/>
    <w:rsid w:val="00D06CC0"/>
    <w:rsid w:val="00D07E3B"/>
    <w:rsid w:val="00D07EBA"/>
    <w:rsid w:val="00D07ECE"/>
    <w:rsid w:val="00D1005F"/>
    <w:rsid w:val="00D10CE8"/>
    <w:rsid w:val="00D11318"/>
    <w:rsid w:val="00D118E8"/>
    <w:rsid w:val="00D11FE3"/>
    <w:rsid w:val="00D123BE"/>
    <w:rsid w:val="00D1468B"/>
    <w:rsid w:val="00D14E11"/>
    <w:rsid w:val="00D1554E"/>
    <w:rsid w:val="00D16B77"/>
    <w:rsid w:val="00D17F36"/>
    <w:rsid w:val="00D17FF0"/>
    <w:rsid w:val="00D2007A"/>
    <w:rsid w:val="00D2047D"/>
    <w:rsid w:val="00D20E85"/>
    <w:rsid w:val="00D21A7A"/>
    <w:rsid w:val="00D23ABA"/>
    <w:rsid w:val="00D241F6"/>
    <w:rsid w:val="00D248A4"/>
    <w:rsid w:val="00D25DAF"/>
    <w:rsid w:val="00D266D8"/>
    <w:rsid w:val="00D26FFA"/>
    <w:rsid w:val="00D27699"/>
    <w:rsid w:val="00D2792C"/>
    <w:rsid w:val="00D30512"/>
    <w:rsid w:val="00D30C14"/>
    <w:rsid w:val="00D31992"/>
    <w:rsid w:val="00D34B26"/>
    <w:rsid w:val="00D36940"/>
    <w:rsid w:val="00D40210"/>
    <w:rsid w:val="00D40955"/>
    <w:rsid w:val="00D40F8C"/>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B85"/>
    <w:rsid w:val="00D601B7"/>
    <w:rsid w:val="00D6072C"/>
    <w:rsid w:val="00D61278"/>
    <w:rsid w:val="00D61C58"/>
    <w:rsid w:val="00D626F4"/>
    <w:rsid w:val="00D62E99"/>
    <w:rsid w:val="00D62F0F"/>
    <w:rsid w:val="00D632B6"/>
    <w:rsid w:val="00D63608"/>
    <w:rsid w:val="00D63D47"/>
    <w:rsid w:val="00D6470A"/>
    <w:rsid w:val="00D656B6"/>
    <w:rsid w:val="00D65EA6"/>
    <w:rsid w:val="00D66EAC"/>
    <w:rsid w:val="00D67544"/>
    <w:rsid w:val="00D67667"/>
    <w:rsid w:val="00D70B0E"/>
    <w:rsid w:val="00D70B57"/>
    <w:rsid w:val="00D712D9"/>
    <w:rsid w:val="00D71CA5"/>
    <w:rsid w:val="00D71D5E"/>
    <w:rsid w:val="00D71F2E"/>
    <w:rsid w:val="00D72EF2"/>
    <w:rsid w:val="00D74FEA"/>
    <w:rsid w:val="00D75C91"/>
    <w:rsid w:val="00D763B7"/>
    <w:rsid w:val="00D764FB"/>
    <w:rsid w:val="00D76FBD"/>
    <w:rsid w:val="00D77829"/>
    <w:rsid w:val="00D805E8"/>
    <w:rsid w:val="00D813C8"/>
    <w:rsid w:val="00D814AE"/>
    <w:rsid w:val="00D8172C"/>
    <w:rsid w:val="00D8367E"/>
    <w:rsid w:val="00D84722"/>
    <w:rsid w:val="00D84885"/>
    <w:rsid w:val="00D84BFF"/>
    <w:rsid w:val="00D86005"/>
    <w:rsid w:val="00D86630"/>
    <w:rsid w:val="00D871CD"/>
    <w:rsid w:val="00D90878"/>
    <w:rsid w:val="00D91194"/>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28BC"/>
    <w:rsid w:val="00DA379E"/>
    <w:rsid w:val="00DA3DD0"/>
    <w:rsid w:val="00DA46B9"/>
    <w:rsid w:val="00DA4C73"/>
    <w:rsid w:val="00DA50CD"/>
    <w:rsid w:val="00DA55B8"/>
    <w:rsid w:val="00DA5EC9"/>
    <w:rsid w:val="00DA5FE5"/>
    <w:rsid w:val="00DA6134"/>
    <w:rsid w:val="00DA70C8"/>
    <w:rsid w:val="00DB0A7B"/>
    <w:rsid w:val="00DB24DA"/>
    <w:rsid w:val="00DB27E1"/>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618A"/>
    <w:rsid w:val="00DC68F9"/>
    <w:rsid w:val="00DC70FC"/>
    <w:rsid w:val="00DC7D24"/>
    <w:rsid w:val="00DD0C2B"/>
    <w:rsid w:val="00DD0DC7"/>
    <w:rsid w:val="00DD246F"/>
    <w:rsid w:val="00DD3813"/>
    <w:rsid w:val="00DD4AE5"/>
    <w:rsid w:val="00DD5064"/>
    <w:rsid w:val="00DD5745"/>
    <w:rsid w:val="00DD6CD4"/>
    <w:rsid w:val="00DD7D56"/>
    <w:rsid w:val="00DD7EAA"/>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6CFA"/>
    <w:rsid w:val="00E06EF1"/>
    <w:rsid w:val="00E07A57"/>
    <w:rsid w:val="00E07D7B"/>
    <w:rsid w:val="00E106E6"/>
    <w:rsid w:val="00E10EB8"/>
    <w:rsid w:val="00E118F5"/>
    <w:rsid w:val="00E11E29"/>
    <w:rsid w:val="00E134A0"/>
    <w:rsid w:val="00E136DA"/>
    <w:rsid w:val="00E13A76"/>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566"/>
    <w:rsid w:val="00E345D5"/>
    <w:rsid w:val="00E354C4"/>
    <w:rsid w:val="00E3586D"/>
    <w:rsid w:val="00E3712A"/>
    <w:rsid w:val="00E37FDD"/>
    <w:rsid w:val="00E40353"/>
    <w:rsid w:val="00E40F06"/>
    <w:rsid w:val="00E413D7"/>
    <w:rsid w:val="00E45374"/>
    <w:rsid w:val="00E457F5"/>
    <w:rsid w:val="00E46B74"/>
    <w:rsid w:val="00E47629"/>
    <w:rsid w:val="00E47641"/>
    <w:rsid w:val="00E5019A"/>
    <w:rsid w:val="00E5099B"/>
    <w:rsid w:val="00E50AC3"/>
    <w:rsid w:val="00E50E2D"/>
    <w:rsid w:val="00E51CD2"/>
    <w:rsid w:val="00E51EDA"/>
    <w:rsid w:val="00E52984"/>
    <w:rsid w:val="00E53527"/>
    <w:rsid w:val="00E54ADB"/>
    <w:rsid w:val="00E55E70"/>
    <w:rsid w:val="00E569D5"/>
    <w:rsid w:val="00E57CCC"/>
    <w:rsid w:val="00E607E4"/>
    <w:rsid w:val="00E61579"/>
    <w:rsid w:val="00E63095"/>
    <w:rsid w:val="00E63876"/>
    <w:rsid w:val="00E6417A"/>
    <w:rsid w:val="00E64BFD"/>
    <w:rsid w:val="00E656C9"/>
    <w:rsid w:val="00E672B5"/>
    <w:rsid w:val="00E67669"/>
    <w:rsid w:val="00E67AED"/>
    <w:rsid w:val="00E70B64"/>
    <w:rsid w:val="00E74EC6"/>
    <w:rsid w:val="00E750AA"/>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0D8E"/>
    <w:rsid w:val="00E92DD7"/>
    <w:rsid w:val="00E938F8"/>
    <w:rsid w:val="00E95928"/>
    <w:rsid w:val="00E95AF4"/>
    <w:rsid w:val="00E9748C"/>
    <w:rsid w:val="00E978E2"/>
    <w:rsid w:val="00E97A5B"/>
    <w:rsid w:val="00EA0C67"/>
    <w:rsid w:val="00EA1937"/>
    <w:rsid w:val="00EA2253"/>
    <w:rsid w:val="00EA2284"/>
    <w:rsid w:val="00EA2539"/>
    <w:rsid w:val="00EA2B4A"/>
    <w:rsid w:val="00EA39D8"/>
    <w:rsid w:val="00EA407D"/>
    <w:rsid w:val="00EA42D1"/>
    <w:rsid w:val="00EA44FB"/>
    <w:rsid w:val="00EA54B9"/>
    <w:rsid w:val="00EA5BE5"/>
    <w:rsid w:val="00EA66AB"/>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4AF2"/>
    <w:rsid w:val="00EB5A92"/>
    <w:rsid w:val="00EB5CEA"/>
    <w:rsid w:val="00EB67E8"/>
    <w:rsid w:val="00EC0E54"/>
    <w:rsid w:val="00EC0F34"/>
    <w:rsid w:val="00EC202B"/>
    <w:rsid w:val="00EC33E6"/>
    <w:rsid w:val="00EC3906"/>
    <w:rsid w:val="00EC4430"/>
    <w:rsid w:val="00EC4FDF"/>
    <w:rsid w:val="00EC4FE6"/>
    <w:rsid w:val="00EC5073"/>
    <w:rsid w:val="00EC5B1D"/>
    <w:rsid w:val="00EC673E"/>
    <w:rsid w:val="00EC68DC"/>
    <w:rsid w:val="00EC69B5"/>
    <w:rsid w:val="00EC72A8"/>
    <w:rsid w:val="00EC74B8"/>
    <w:rsid w:val="00EC7888"/>
    <w:rsid w:val="00EC7F55"/>
    <w:rsid w:val="00ED0DFE"/>
    <w:rsid w:val="00ED10E7"/>
    <w:rsid w:val="00ED2A91"/>
    <w:rsid w:val="00ED48F9"/>
    <w:rsid w:val="00ED569F"/>
    <w:rsid w:val="00ED5D2B"/>
    <w:rsid w:val="00ED741E"/>
    <w:rsid w:val="00ED792B"/>
    <w:rsid w:val="00ED7D44"/>
    <w:rsid w:val="00ED7D76"/>
    <w:rsid w:val="00EE0ED7"/>
    <w:rsid w:val="00EE1015"/>
    <w:rsid w:val="00EE10FB"/>
    <w:rsid w:val="00EE1189"/>
    <w:rsid w:val="00EE225E"/>
    <w:rsid w:val="00EE22E7"/>
    <w:rsid w:val="00EE326A"/>
    <w:rsid w:val="00EE4891"/>
    <w:rsid w:val="00EE4C73"/>
    <w:rsid w:val="00EE4E66"/>
    <w:rsid w:val="00EE70DD"/>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121B"/>
    <w:rsid w:val="00F11596"/>
    <w:rsid w:val="00F12A9F"/>
    <w:rsid w:val="00F13411"/>
    <w:rsid w:val="00F14E8E"/>
    <w:rsid w:val="00F152E8"/>
    <w:rsid w:val="00F156D3"/>
    <w:rsid w:val="00F15D90"/>
    <w:rsid w:val="00F1657D"/>
    <w:rsid w:val="00F211B2"/>
    <w:rsid w:val="00F22669"/>
    <w:rsid w:val="00F22AF2"/>
    <w:rsid w:val="00F23069"/>
    <w:rsid w:val="00F236A1"/>
    <w:rsid w:val="00F240DC"/>
    <w:rsid w:val="00F256E2"/>
    <w:rsid w:val="00F26040"/>
    <w:rsid w:val="00F2688D"/>
    <w:rsid w:val="00F2689D"/>
    <w:rsid w:val="00F27542"/>
    <w:rsid w:val="00F27DB9"/>
    <w:rsid w:val="00F27E04"/>
    <w:rsid w:val="00F30403"/>
    <w:rsid w:val="00F306C7"/>
    <w:rsid w:val="00F31757"/>
    <w:rsid w:val="00F31AF1"/>
    <w:rsid w:val="00F321C1"/>
    <w:rsid w:val="00F341DE"/>
    <w:rsid w:val="00F34226"/>
    <w:rsid w:val="00F344C0"/>
    <w:rsid w:val="00F35C91"/>
    <w:rsid w:val="00F361BD"/>
    <w:rsid w:val="00F37A11"/>
    <w:rsid w:val="00F40696"/>
    <w:rsid w:val="00F407DC"/>
    <w:rsid w:val="00F41139"/>
    <w:rsid w:val="00F41170"/>
    <w:rsid w:val="00F4117B"/>
    <w:rsid w:val="00F417FC"/>
    <w:rsid w:val="00F423E3"/>
    <w:rsid w:val="00F42C41"/>
    <w:rsid w:val="00F42E3C"/>
    <w:rsid w:val="00F43877"/>
    <w:rsid w:val="00F44A2D"/>
    <w:rsid w:val="00F4512A"/>
    <w:rsid w:val="00F474F3"/>
    <w:rsid w:val="00F47D05"/>
    <w:rsid w:val="00F50ED8"/>
    <w:rsid w:val="00F5214B"/>
    <w:rsid w:val="00F52362"/>
    <w:rsid w:val="00F54008"/>
    <w:rsid w:val="00F557A1"/>
    <w:rsid w:val="00F562CD"/>
    <w:rsid w:val="00F562F5"/>
    <w:rsid w:val="00F57444"/>
    <w:rsid w:val="00F622BE"/>
    <w:rsid w:val="00F6394D"/>
    <w:rsid w:val="00F63F78"/>
    <w:rsid w:val="00F6411E"/>
    <w:rsid w:val="00F65860"/>
    <w:rsid w:val="00F65C60"/>
    <w:rsid w:val="00F66964"/>
    <w:rsid w:val="00F66D14"/>
    <w:rsid w:val="00F677EA"/>
    <w:rsid w:val="00F67B95"/>
    <w:rsid w:val="00F70FB9"/>
    <w:rsid w:val="00F71685"/>
    <w:rsid w:val="00F71AC9"/>
    <w:rsid w:val="00F7309E"/>
    <w:rsid w:val="00F73482"/>
    <w:rsid w:val="00F747F5"/>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5ECE"/>
    <w:rsid w:val="00F87544"/>
    <w:rsid w:val="00F90EA6"/>
    <w:rsid w:val="00F9280E"/>
    <w:rsid w:val="00F931A4"/>
    <w:rsid w:val="00F93338"/>
    <w:rsid w:val="00F93CE5"/>
    <w:rsid w:val="00F93E5F"/>
    <w:rsid w:val="00F94CC7"/>
    <w:rsid w:val="00F95350"/>
    <w:rsid w:val="00F95706"/>
    <w:rsid w:val="00F9694E"/>
    <w:rsid w:val="00F9750E"/>
    <w:rsid w:val="00F97890"/>
    <w:rsid w:val="00F97A53"/>
    <w:rsid w:val="00F97C52"/>
    <w:rsid w:val="00FA048D"/>
    <w:rsid w:val="00FA117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CE"/>
    <w:rsid w:val="00FB34DF"/>
    <w:rsid w:val="00FB3CB8"/>
    <w:rsid w:val="00FB3E51"/>
    <w:rsid w:val="00FB41D3"/>
    <w:rsid w:val="00FB4206"/>
    <w:rsid w:val="00FB69DD"/>
    <w:rsid w:val="00FC021A"/>
    <w:rsid w:val="00FC1B6D"/>
    <w:rsid w:val="00FC1E45"/>
    <w:rsid w:val="00FC32D3"/>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1B42"/>
    <w:rsid w:val="00FE1C69"/>
    <w:rsid w:val="00FE4738"/>
    <w:rsid w:val="00FE4EA1"/>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1D7F8-5FFB-4888-80C7-E375552D4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34</Pages>
  <Words>14708</Words>
  <Characters>83841</Characters>
  <Application>Microsoft Office Word</Application>
  <DocSecurity>0</DocSecurity>
  <Lines>698</Lines>
  <Paragraphs>196</Paragraphs>
  <ScaleCrop>false</ScaleCrop>
  <Company/>
  <LinksUpToDate>false</LinksUpToDate>
  <CharactersWithSpaces>9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416</cp:revision>
  <cp:lastPrinted>2020-07-16T03:02:00Z</cp:lastPrinted>
  <dcterms:created xsi:type="dcterms:W3CDTF">2020-07-21T15:22:00Z</dcterms:created>
  <dcterms:modified xsi:type="dcterms:W3CDTF">2020-08-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SiZrwCb"/&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